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E95EDD" w14:textId="096201DB" w:rsidR="003C3145" w:rsidRDefault="0040346F" w:rsidP="0087233D">
      <w:pPr>
        <w:pStyle w:val="Title"/>
      </w:pPr>
      <w:r w:rsidRPr="0040346F">
        <w:t>Curriculum Vitae</w:t>
      </w:r>
    </w:p>
    <w:p w14:paraId="12E90D91" w14:textId="77777777" w:rsidR="003C3145" w:rsidRDefault="00AA54E6" w:rsidP="0087233D">
      <w:pPr>
        <w:ind w:right="-720"/>
        <w:jc w:val="center"/>
        <w:rPr>
          <w:b/>
          <w:sz w:val="24"/>
        </w:rPr>
      </w:pPr>
      <w:r>
        <w:rPr>
          <w:b/>
          <w:sz w:val="24"/>
        </w:rPr>
        <w:t>Yazan Daher Al-</w:t>
      </w:r>
      <w:proofErr w:type="spellStart"/>
      <w:r>
        <w:rPr>
          <w:b/>
          <w:sz w:val="24"/>
        </w:rPr>
        <w:t>Mrayat</w:t>
      </w:r>
      <w:proofErr w:type="spellEnd"/>
      <w:r>
        <w:rPr>
          <w:b/>
          <w:sz w:val="24"/>
        </w:rPr>
        <w:t>,</w:t>
      </w:r>
      <w:r w:rsidR="0040346F">
        <w:rPr>
          <w:b/>
          <w:sz w:val="24"/>
        </w:rPr>
        <w:t xml:space="preserve"> PhD,</w:t>
      </w:r>
      <w:r>
        <w:rPr>
          <w:b/>
          <w:sz w:val="24"/>
        </w:rPr>
        <w:t xml:space="preserve"> MSN</w:t>
      </w:r>
      <w:r w:rsidR="0040346F">
        <w:rPr>
          <w:b/>
          <w:sz w:val="24"/>
        </w:rPr>
        <w:t>, RN</w:t>
      </w:r>
    </w:p>
    <w:p w14:paraId="11BA3FE2" w14:textId="77777777" w:rsidR="003C3145" w:rsidRDefault="00D0163A" w:rsidP="003C3145">
      <w:pPr>
        <w:ind w:firstLine="720"/>
        <w:jc w:val="center"/>
        <w:rPr>
          <w:b/>
          <w:sz w:val="24"/>
        </w:rPr>
      </w:pPr>
      <w:r>
        <w:rPr>
          <w:b/>
          <w:sz w:val="24"/>
        </w:rPr>
        <w:t>Yazan.mrayat@mutah.edu.jo</w:t>
      </w:r>
    </w:p>
    <w:p w14:paraId="31316A2A" w14:textId="77777777" w:rsidR="003C3145" w:rsidRDefault="003C3145" w:rsidP="003C3145">
      <w:pPr>
        <w:ind w:firstLine="720"/>
        <w:jc w:val="center"/>
        <w:rPr>
          <w:b/>
          <w:sz w:val="24"/>
        </w:rPr>
      </w:pPr>
    </w:p>
    <w:p w14:paraId="4FC2956A" w14:textId="77777777" w:rsidR="00B14E66" w:rsidRDefault="00B14E66" w:rsidP="003C3145">
      <w:pPr>
        <w:rPr>
          <w:b/>
          <w:sz w:val="24"/>
        </w:rPr>
      </w:pPr>
    </w:p>
    <w:p w14:paraId="76EADA46" w14:textId="77777777" w:rsidR="003C3145" w:rsidRDefault="003C3145" w:rsidP="003C3145">
      <w:pPr>
        <w:rPr>
          <w:b/>
          <w:sz w:val="24"/>
        </w:rPr>
      </w:pPr>
      <w:r>
        <w:rPr>
          <w:b/>
          <w:sz w:val="24"/>
        </w:rPr>
        <w:t>Education</w:t>
      </w:r>
    </w:p>
    <w:p w14:paraId="2AC4964F" w14:textId="77777777" w:rsidR="001F09BA" w:rsidRDefault="003C3145" w:rsidP="009E1BF9">
      <w:pPr>
        <w:rPr>
          <w:sz w:val="24"/>
        </w:rPr>
      </w:pPr>
      <w:r>
        <w:rPr>
          <w:sz w:val="24"/>
        </w:rPr>
        <w:tab/>
      </w:r>
    </w:p>
    <w:tbl>
      <w:tblPr>
        <w:tblW w:w="9576" w:type="dxa"/>
        <w:tblLayout w:type="fixed"/>
        <w:tblLook w:val="0000" w:firstRow="0" w:lastRow="0" w:firstColumn="0" w:lastColumn="0" w:noHBand="0" w:noVBand="0"/>
      </w:tblPr>
      <w:tblGrid>
        <w:gridCol w:w="2394"/>
        <w:gridCol w:w="2394"/>
        <w:gridCol w:w="2394"/>
        <w:gridCol w:w="2394"/>
      </w:tblGrid>
      <w:tr w:rsidR="001F09BA" w14:paraId="45E65DC4" w14:textId="77777777" w:rsidTr="00A32E04">
        <w:tc>
          <w:tcPr>
            <w:tcW w:w="2394" w:type="dxa"/>
          </w:tcPr>
          <w:p w14:paraId="52C7174F" w14:textId="77777777" w:rsidR="001F09BA" w:rsidRDefault="001F09BA" w:rsidP="005D41F3">
            <w:pPr>
              <w:rPr>
                <w:sz w:val="22"/>
              </w:rPr>
            </w:pPr>
            <w:r>
              <w:rPr>
                <w:sz w:val="22"/>
                <w:u w:val="single"/>
              </w:rPr>
              <w:t>Institution</w:t>
            </w:r>
          </w:p>
        </w:tc>
        <w:tc>
          <w:tcPr>
            <w:tcW w:w="2394" w:type="dxa"/>
          </w:tcPr>
          <w:p w14:paraId="3AD61DE5" w14:textId="77777777" w:rsidR="001F09BA" w:rsidRDefault="001F09BA" w:rsidP="005D41F3">
            <w:pPr>
              <w:rPr>
                <w:sz w:val="22"/>
              </w:rPr>
            </w:pPr>
            <w:r>
              <w:rPr>
                <w:sz w:val="22"/>
                <w:u w:val="single"/>
              </w:rPr>
              <w:t>Degree</w:t>
            </w:r>
            <w:r>
              <w:rPr>
                <w:sz w:val="22"/>
              </w:rPr>
              <w:t xml:space="preserve">  </w:t>
            </w:r>
          </w:p>
          <w:p w14:paraId="4345BF1F" w14:textId="77777777" w:rsidR="001F09BA" w:rsidRDefault="001F09BA" w:rsidP="005D41F3">
            <w:pPr>
              <w:rPr>
                <w:sz w:val="22"/>
              </w:rPr>
            </w:pPr>
          </w:p>
        </w:tc>
        <w:tc>
          <w:tcPr>
            <w:tcW w:w="2394" w:type="dxa"/>
          </w:tcPr>
          <w:p w14:paraId="65C1D570" w14:textId="77777777" w:rsidR="001F09BA" w:rsidRDefault="001F09BA" w:rsidP="005D41F3">
            <w:pPr>
              <w:rPr>
                <w:sz w:val="22"/>
              </w:rPr>
            </w:pPr>
            <w:r>
              <w:rPr>
                <w:sz w:val="22"/>
                <w:u w:val="single"/>
              </w:rPr>
              <w:t>Date Conferred</w:t>
            </w:r>
          </w:p>
        </w:tc>
        <w:tc>
          <w:tcPr>
            <w:tcW w:w="2394" w:type="dxa"/>
          </w:tcPr>
          <w:p w14:paraId="582606F9" w14:textId="77777777" w:rsidR="001F09BA" w:rsidRDefault="001F09BA" w:rsidP="005D41F3">
            <w:pPr>
              <w:rPr>
                <w:sz w:val="22"/>
              </w:rPr>
            </w:pPr>
            <w:r>
              <w:rPr>
                <w:sz w:val="22"/>
                <w:u w:val="single"/>
              </w:rPr>
              <w:t>Field of Study</w:t>
            </w:r>
          </w:p>
        </w:tc>
      </w:tr>
      <w:tr w:rsidR="00A32E04" w14:paraId="31449789" w14:textId="77777777" w:rsidTr="00A32E04">
        <w:tc>
          <w:tcPr>
            <w:tcW w:w="2394" w:type="dxa"/>
          </w:tcPr>
          <w:p w14:paraId="31A803D7" w14:textId="6AC885EB" w:rsidR="00A32E04" w:rsidRDefault="00A32E04" w:rsidP="003D0488">
            <w:pPr>
              <w:rPr>
                <w:sz w:val="22"/>
                <w:u w:val="single"/>
              </w:rPr>
            </w:pPr>
            <w:r w:rsidRPr="00A32E04">
              <w:rPr>
                <w:sz w:val="22"/>
              </w:rPr>
              <w:t>University of Kentucky, U</w:t>
            </w:r>
            <w:r w:rsidR="00E41CC6" w:rsidRPr="00A32E04">
              <w:rPr>
                <w:sz w:val="22"/>
              </w:rPr>
              <w:t>SA</w:t>
            </w:r>
          </w:p>
        </w:tc>
        <w:tc>
          <w:tcPr>
            <w:tcW w:w="2394" w:type="dxa"/>
          </w:tcPr>
          <w:p w14:paraId="15A82E91" w14:textId="77777777" w:rsidR="00A32E04" w:rsidRPr="00A32E04" w:rsidRDefault="00A32E04" w:rsidP="005D41F3">
            <w:pPr>
              <w:rPr>
                <w:sz w:val="22"/>
              </w:rPr>
            </w:pPr>
            <w:r w:rsidRPr="00A32E04">
              <w:rPr>
                <w:sz w:val="22"/>
              </w:rPr>
              <w:t>PhD</w:t>
            </w:r>
          </w:p>
        </w:tc>
        <w:tc>
          <w:tcPr>
            <w:tcW w:w="2394" w:type="dxa"/>
          </w:tcPr>
          <w:p w14:paraId="700F33E2" w14:textId="77777777" w:rsidR="00A32E04" w:rsidRPr="00A32E04" w:rsidRDefault="00A32E04" w:rsidP="005D41F3">
            <w:pPr>
              <w:rPr>
                <w:sz w:val="22"/>
              </w:rPr>
            </w:pPr>
            <w:r>
              <w:rPr>
                <w:sz w:val="22"/>
              </w:rPr>
              <w:t>May 2020</w:t>
            </w:r>
          </w:p>
        </w:tc>
        <w:tc>
          <w:tcPr>
            <w:tcW w:w="2394" w:type="dxa"/>
          </w:tcPr>
          <w:p w14:paraId="124662AF" w14:textId="77777777" w:rsidR="00A32E04" w:rsidRPr="00A32E04" w:rsidRDefault="00A32E04" w:rsidP="005D41F3">
            <w:pPr>
              <w:rPr>
                <w:sz w:val="22"/>
              </w:rPr>
            </w:pPr>
            <w:r>
              <w:rPr>
                <w:sz w:val="22"/>
              </w:rPr>
              <w:t>Nursing</w:t>
            </w:r>
          </w:p>
        </w:tc>
      </w:tr>
      <w:tr w:rsidR="00BE47B3" w14:paraId="48C88385" w14:textId="77777777" w:rsidTr="00A32E04">
        <w:tc>
          <w:tcPr>
            <w:tcW w:w="2394" w:type="dxa"/>
          </w:tcPr>
          <w:p w14:paraId="2F7632F2" w14:textId="77777777" w:rsidR="00BE47B3" w:rsidRDefault="00BE47B3" w:rsidP="00BE47B3">
            <w:pPr>
              <w:rPr>
                <w:sz w:val="22"/>
              </w:rPr>
            </w:pPr>
          </w:p>
          <w:p w14:paraId="648D2F06" w14:textId="77777777" w:rsidR="00BE47B3" w:rsidRDefault="00BE47B3" w:rsidP="00BE47B3">
            <w:pPr>
              <w:rPr>
                <w:sz w:val="22"/>
              </w:rPr>
            </w:pPr>
            <w:r>
              <w:rPr>
                <w:sz w:val="22"/>
              </w:rPr>
              <w:t>Hashemite University</w:t>
            </w:r>
            <w:r w:rsidR="000E7113">
              <w:rPr>
                <w:sz w:val="22"/>
              </w:rPr>
              <w:t xml:space="preserve">, </w:t>
            </w:r>
            <w:r>
              <w:rPr>
                <w:sz w:val="22"/>
              </w:rPr>
              <w:t>Jordan</w:t>
            </w:r>
          </w:p>
          <w:p w14:paraId="1751F377" w14:textId="77777777" w:rsidR="00BE47B3" w:rsidRPr="001F09BA" w:rsidRDefault="00BE47B3" w:rsidP="00BE47B3">
            <w:pPr>
              <w:rPr>
                <w:sz w:val="22"/>
              </w:rPr>
            </w:pPr>
          </w:p>
        </w:tc>
        <w:tc>
          <w:tcPr>
            <w:tcW w:w="2394" w:type="dxa"/>
          </w:tcPr>
          <w:p w14:paraId="3DF5E07E" w14:textId="77777777" w:rsidR="00BE47B3" w:rsidRDefault="00BE47B3" w:rsidP="00BE47B3">
            <w:pPr>
              <w:rPr>
                <w:sz w:val="22"/>
              </w:rPr>
            </w:pPr>
          </w:p>
          <w:p w14:paraId="1CB20776" w14:textId="77777777" w:rsidR="00BE47B3" w:rsidRPr="001F09BA" w:rsidRDefault="00BE47B3" w:rsidP="00BE47B3">
            <w:pPr>
              <w:rPr>
                <w:sz w:val="22"/>
              </w:rPr>
            </w:pPr>
            <w:r>
              <w:rPr>
                <w:sz w:val="22"/>
              </w:rPr>
              <w:t>MSN</w:t>
            </w:r>
          </w:p>
        </w:tc>
        <w:tc>
          <w:tcPr>
            <w:tcW w:w="2394" w:type="dxa"/>
          </w:tcPr>
          <w:p w14:paraId="74D4EA7E" w14:textId="77777777" w:rsidR="00BE47B3" w:rsidRDefault="00BE47B3" w:rsidP="00BE47B3">
            <w:pPr>
              <w:rPr>
                <w:sz w:val="22"/>
              </w:rPr>
            </w:pPr>
          </w:p>
          <w:p w14:paraId="2734DF8F" w14:textId="77777777" w:rsidR="00BE47B3" w:rsidRPr="001F09BA" w:rsidRDefault="00BE47B3" w:rsidP="00BE47B3">
            <w:pPr>
              <w:rPr>
                <w:sz w:val="22"/>
              </w:rPr>
            </w:pPr>
            <w:r>
              <w:rPr>
                <w:sz w:val="22"/>
              </w:rPr>
              <w:t>May 2014</w:t>
            </w:r>
          </w:p>
        </w:tc>
        <w:tc>
          <w:tcPr>
            <w:tcW w:w="2394" w:type="dxa"/>
          </w:tcPr>
          <w:p w14:paraId="32712720" w14:textId="77777777" w:rsidR="00BE47B3" w:rsidRDefault="00BE47B3" w:rsidP="00BE47B3">
            <w:pPr>
              <w:rPr>
                <w:sz w:val="22"/>
              </w:rPr>
            </w:pPr>
          </w:p>
          <w:p w14:paraId="39F6B69D" w14:textId="77777777" w:rsidR="00BE47B3" w:rsidRPr="001F09BA" w:rsidRDefault="00BE47B3" w:rsidP="00BE47B3">
            <w:pPr>
              <w:rPr>
                <w:sz w:val="22"/>
              </w:rPr>
            </w:pPr>
            <w:r>
              <w:rPr>
                <w:sz w:val="22"/>
              </w:rPr>
              <w:t>Nursing</w:t>
            </w:r>
          </w:p>
        </w:tc>
      </w:tr>
      <w:tr w:rsidR="00BE47B3" w14:paraId="212A1E95" w14:textId="77777777" w:rsidTr="00A32E04">
        <w:tc>
          <w:tcPr>
            <w:tcW w:w="2394" w:type="dxa"/>
          </w:tcPr>
          <w:p w14:paraId="4F6A6107" w14:textId="77777777" w:rsidR="00BE47B3" w:rsidRPr="001F09BA" w:rsidRDefault="00BE47B3" w:rsidP="00BE47B3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Mutah</w:t>
            </w:r>
            <w:proofErr w:type="spellEnd"/>
            <w:r>
              <w:rPr>
                <w:sz w:val="22"/>
              </w:rPr>
              <w:t xml:space="preserve"> University</w:t>
            </w:r>
            <w:r w:rsidR="000E7113">
              <w:rPr>
                <w:sz w:val="22"/>
              </w:rPr>
              <w:t>,</w:t>
            </w:r>
            <w:r>
              <w:rPr>
                <w:sz w:val="22"/>
              </w:rPr>
              <w:t xml:space="preserve"> Jordan</w:t>
            </w:r>
          </w:p>
        </w:tc>
        <w:tc>
          <w:tcPr>
            <w:tcW w:w="2394" w:type="dxa"/>
          </w:tcPr>
          <w:p w14:paraId="3F192FF8" w14:textId="77777777" w:rsidR="00BE47B3" w:rsidRPr="001F09BA" w:rsidRDefault="00BE47B3" w:rsidP="00BE47B3">
            <w:pPr>
              <w:rPr>
                <w:sz w:val="22"/>
              </w:rPr>
            </w:pPr>
            <w:r>
              <w:rPr>
                <w:sz w:val="22"/>
              </w:rPr>
              <w:t>BSN</w:t>
            </w:r>
          </w:p>
        </w:tc>
        <w:tc>
          <w:tcPr>
            <w:tcW w:w="2394" w:type="dxa"/>
          </w:tcPr>
          <w:p w14:paraId="4452228C" w14:textId="77777777" w:rsidR="00BE47B3" w:rsidRPr="001F09BA" w:rsidRDefault="00A32E04" w:rsidP="00BE47B3">
            <w:pPr>
              <w:rPr>
                <w:sz w:val="22"/>
              </w:rPr>
            </w:pPr>
            <w:r>
              <w:rPr>
                <w:sz w:val="22"/>
              </w:rPr>
              <w:t>February</w:t>
            </w:r>
            <w:r w:rsidR="00BE47B3">
              <w:rPr>
                <w:sz w:val="22"/>
              </w:rPr>
              <w:t xml:space="preserve"> 2007 </w:t>
            </w:r>
          </w:p>
        </w:tc>
        <w:tc>
          <w:tcPr>
            <w:tcW w:w="2394" w:type="dxa"/>
          </w:tcPr>
          <w:p w14:paraId="1E042C74" w14:textId="77777777" w:rsidR="00BE47B3" w:rsidRPr="001F09BA" w:rsidRDefault="00BE47B3" w:rsidP="00BE47B3">
            <w:pPr>
              <w:rPr>
                <w:sz w:val="22"/>
              </w:rPr>
            </w:pPr>
            <w:r>
              <w:rPr>
                <w:sz w:val="22"/>
              </w:rPr>
              <w:t>Nursing</w:t>
            </w:r>
          </w:p>
        </w:tc>
      </w:tr>
    </w:tbl>
    <w:p w14:paraId="67E3F5B2" w14:textId="77777777" w:rsidR="00A32E04" w:rsidRDefault="00A32E04" w:rsidP="003C3145">
      <w:pPr>
        <w:rPr>
          <w:b/>
          <w:sz w:val="24"/>
        </w:rPr>
      </w:pPr>
    </w:p>
    <w:p w14:paraId="34773321" w14:textId="6C2D3E8E" w:rsidR="00EA3D6F" w:rsidRDefault="00907111" w:rsidP="00907111">
      <w:pPr>
        <w:rPr>
          <w:b/>
          <w:sz w:val="24"/>
        </w:rPr>
      </w:pPr>
      <w:r>
        <w:rPr>
          <w:b/>
          <w:sz w:val="24"/>
        </w:rPr>
        <w:t xml:space="preserve">PhD </w:t>
      </w:r>
      <w:r w:rsidR="00EA3D6F">
        <w:rPr>
          <w:b/>
          <w:sz w:val="24"/>
        </w:rPr>
        <w:t>Dissertation Title: “</w:t>
      </w:r>
      <w:r w:rsidR="0095706F" w:rsidRPr="004553E6">
        <w:rPr>
          <w:bCs/>
          <w:sz w:val="24"/>
        </w:rPr>
        <w:t>Tobacco Use and Nicotine Withdrawal Among</w:t>
      </w:r>
      <w:r w:rsidR="0095706F">
        <w:rPr>
          <w:bCs/>
          <w:sz w:val="24"/>
        </w:rPr>
        <w:t xml:space="preserve"> </w:t>
      </w:r>
      <w:r w:rsidR="0095706F" w:rsidRPr="004553E6">
        <w:rPr>
          <w:bCs/>
          <w:sz w:val="24"/>
        </w:rPr>
        <w:t xml:space="preserve">Patients </w:t>
      </w:r>
      <w:r w:rsidR="00FB388C" w:rsidRPr="004553E6">
        <w:rPr>
          <w:bCs/>
          <w:sz w:val="24"/>
        </w:rPr>
        <w:t>with</w:t>
      </w:r>
      <w:r w:rsidR="0095706F" w:rsidRPr="004553E6">
        <w:rPr>
          <w:bCs/>
          <w:sz w:val="24"/>
        </w:rPr>
        <w:t xml:space="preserve"> Mental Illness</w:t>
      </w:r>
      <w:r w:rsidR="00EA3D6F">
        <w:rPr>
          <w:b/>
          <w:sz w:val="24"/>
        </w:rPr>
        <w:t>”</w:t>
      </w:r>
    </w:p>
    <w:p w14:paraId="1C4C8D83" w14:textId="77777777" w:rsidR="00EA3D6F" w:rsidRDefault="00EA3D6F" w:rsidP="003C3145">
      <w:pPr>
        <w:rPr>
          <w:b/>
          <w:sz w:val="24"/>
        </w:rPr>
      </w:pPr>
    </w:p>
    <w:p w14:paraId="2F559704" w14:textId="43AB4395" w:rsidR="003C3145" w:rsidRDefault="00E61E8E" w:rsidP="003C3145">
      <w:pPr>
        <w:rPr>
          <w:b/>
          <w:sz w:val="24"/>
        </w:rPr>
      </w:pPr>
      <w:r>
        <w:rPr>
          <w:b/>
          <w:sz w:val="24"/>
        </w:rPr>
        <w:t>Certifications</w:t>
      </w:r>
      <w:r w:rsidR="00A227EF">
        <w:rPr>
          <w:b/>
          <w:sz w:val="24"/>
        </w:rPr>
        <w:t xml:space="preserve"> and Licensure</w:t>
      </w:r>
    </w:p>
    <w:p w14:paraId="018F36C5" w14:textId="77777777" w:rsidR="003B685C" w:rsidRDefault="003B685C" w:rsidP="003C3145">
      <w:pPr>
        <w:rPr>
          <w:b/>
          <w:sz w:val="24"/>
        </w:rPr>
      </w:pPr>
    </w:p>
    <w:p w14:paraId="6E34CD86" w14:textId="77777777" w:rsidR="00A227EF" w:rsidRPr="00517DC3" w:rsidRDefault="006153EE" w:rsidP="00A227EF">
      <w:pPr>
        <w:pStyle w:val="ListParagraph"/>
        <w:numPr>
          <w:ilvl w:val="0"/>
          <w:numId w:val="1"/>
        </w:numPr>
        <w:bidi w:val="0"/>
        <w:rPr>
          <w:rFonts w:ascii="Times New Roman" w:hAnsi="Times New Roman" w:cs="Times New Roman"/>
          <w:sz w:val="20"/>
          <w:szCs w:val="20"/>
          <w:lang w:bidi="ar-JO"/>
        </w:rPr>
      </w:pPr>
      <w:r w:rsidRPr="00517DC3">
        <w:rPr>
          <w:rFonts w:ascii="Times New Roman" w:hAnsi="Times New Roman" w:cs="Times New Roman"/>
          <w:sz w:val="20"/>
          <w:szCs w:val="20"/>
          <w:lang w:bidi="ar-JO"/>
        </w:rPr>
        <w:t xml:space="preserve">Jordan </w:t>
      </w:r>
      <w:r w:rsidR="00A227EF" w:rsidRPr="00517DC3">
        <w:rPr>
          <w:rFonts w:ascii="Times New Roman" w:hAnsi="Times New Roman" w:cs="Times New Roman"/>
          <w:sz w:val="20"/>
          <w:szCs w:val="20"/>
          <w:lang w:bidi="ar-JO"/>
        </w:rPr>
        <w:t>Ministry of Health License</w:t>
      </w:r>
      <w:r>
        <w:rPr>
          <w:rFonts w:ascii="Times New Roman" w:hAnsi="Times New Roman" w:cs="Times New Roman"/>
          <w:sz w:val="20"/>
          <w:szCs w:val="20"/>
          <w:lang w:bidi="ar-JO"/>
        </w:rPr>
        <w:t>. License #: 60001/9024</w:t>
      </w:r>
    </w:p>
    <w:p w14:paraId="7ABD8317" w14:textId="77777777" w:rsidR="00A227EF" w:rsidRDefault="00A227EF" w:rsidP="00AB7F88">
      <w:pPr>
        <w:pStyle w:val="ListParagraph"/>
        <w:numPr>
          <w:ilvl w:val="0"/>
          <w:numId w:val="1"/>
        </w:numPr>
        <w:bidi w:val="0"/>
        <w:rPr>
          <w:rFonts w:ascii="Times New Roman" w:hAnsi="Times New Roman" w:cs="Times New Roman"/>
          <w:sz w:val="20"/>
          <w:szCs w:val="20"/>
          <w:lang w:bidi="ar-JO"/>
        </w:rPr>
      </w:pPr>
      <w:r w:rsidRPr="00517DC3">
        <w:rPr>
          <w:rFonts w:ascii="Times New Roman" w:hAnsi="Times New Roman" w:cs="Times New Roman"/>
          <w:sz w:val="20"/>
          <w:szCs w:val="20"/>
          <w:lang w:bidi="ar-JO"/>
        </w:rPr>
        <w:t>Jordan Nurses and Midwives Council (JNMC) License</w:t>
      </w:r>
      <w:r w:rsidR="004B7876">
        <w:rPr>
          <w:rFonts w:ascii="Times New Roman" w:hAnsi="Times New Roman" w:cs="Times New Roman"/>
          <w:sz w:val="20"/>
          <w:szCs w:val="20"/>
          <w:lang w:bidi="ar-JO"/>
        </w:rPr>
        <w:t>. License #: 11592</w:t>
      </w:r>
    </w:p>
    <w:p w14:paraId="535B0702" w14:textId="77777777" w:rsidR="00F47DF8" w:rsidRDefault="00F47DF8" w:rsidP="00D80EC2">
      <w:pPr>
        <w:pStyle w:val="ListParagraph"/>
        <w:numPr>
          <w:ilvl w:val="0"/>
          <w:numId w:val="1"/>
        </w:numPr>
        <w:bidi w:val="0"/>
        <w:rPr>
          <w:rFonts w:ascii="Times New Roman" w:hAnsi="Times New Roman" w:cs="Times New Roman"/>
          <w:sz w:val="20"/>
          <w:szCs w:val="20"/>
          <w:lang w:bidi="ar-JO"/>
        </w:rPr>
      </w:pPr>
      <w:r>
        <w:rPr>
          <w:rFonts w:ascii="Times New Roman" w:hAnsi="Times New Roman" w:cs="Times New Roman"/>
          <w:sz w:val="20"/>
          <w:szCs w:val="20"/>
          <w:lang w:bidi="ar-JO"/>
        </w:rPr>
        <w:t>CG</w:t>
      </w:r>
      <w:r w:rsidR="003B62FD">
        <w:rPr>
          <w:rFonts w:ascii="Times New Roman" w:hAnsi="Times New Roman" w:cs="Times New Roman"/>
          <w:sz w:val="20"/>
          <w:szCs w:val="20"/>
          <w:lang w:bidi="ar-JO"/>
        </w:rPr>
        <w:t>F</w:t>
      </w:r>
      <w:r>
        <w:rPr>
          <w:rFonts w:ascii="Times New Roman" w:hAnsi="Times New Roman" w:cs="Times New Roman"/>
          <w:sz w:val="20"/>
          <w:szCs w:val="20"/>
          <w:lang w:bidi="ar-JO"/>
        </w:rPr>
        <w:t>NS/ICHP Certificate No. 0006995640</w:t>
      </w:r>
    </w:p>
    <w:p w14:paraId="6628C917" w14:textId="314E622F" w:rsidR="00D80EC2" w:rsidRPr="00AB7F88" w:rsidRDefault="00D80EC2" w:rsidP="00F47DF8">
      <w:pPr>
        <w:pStyle w:val="ListParagraph"/>
        <w:numPr>
          <w:ilvl w:val="0"/>
          <w:numId w:val="1"/>
        </w:numPr>
        <w:bidi w:val="0"/>
        <w:rPr>
          <w:rFonts w:ascii="Times New Roman" w:hAnsi="Times New Roman" w:cs="Times New Roman"/>
          <w:sz w:val="20"/>
          <w:szCs w:val="20"/>
          <w:lang w:bidi="ar-JO"/>
        </w:rPr>
      </w:pPr>
      <w:r>
        <w:rPr>
          <w:rFonts w:ascii="Times New Roman" w:hAnsi="Times New Roman" w:cs="Times New Roman"/>
          <w:sz w:val="20"/>
          <w:szCs w:val="20"/>
          <w:lang w:bidi="ar-JO"/>
        </w:rPr>
        <w:t>State of Kentucky, United States, as RN: #</w:t>
      </w:r>
      <w:r w:rsidR="00122AFE">
        <w:rPr>
          <w:rFonts w:ascii="Times New Roman" w:hAnsi="Times New Roman" w:cs="Times New Roman"/>
          <w:sz w:val="20"/>
          <w:szCs w:val="20"/>
          <w:lang w:bidi="ar-JO"/>
        </w:rPr>
        <w:t xml:space="preserve"> 1164435</w:t>
      </w:r>
      <w:r w:rsidR="00C02A83">
        <w:rPr>
          <w:rFonts w:ascii="Times New Roman" w:hAnsi="Times New Roman" w:cs="Times New Roman"/>
          <w:sz w:val="20"/>
          <w:szCs w:val="20"/>
          <w:lang w:bidi="ar-JO"/>
        </w:rPr>
        <w:t xml:space="preserve"> - </w:t>
      </w:r>
      <w:r w:rsidR="00B252AC">
        <w:rPr>
          <w:rFonts w:ascii="Times New Roman" w:hAnsi="Times New Roman" w:cs="Times New Roman"/>
          <w:sz w:val="20"/>
          <w:szCs w:val="20"/>
          <w:lang w:bidi="ar-JO"/>
        </w:rPr>
        <w:t>Ina</w:t>
      </w:r>
      <w:r w:rsidR="00C02A83">
        <w:rPr>
          <w:rFonts w:ascii="Times New Roman" w:hAnsi="Times New Roman" w:cs="Times New Roman"/>
          <w:sz w:val="20"/>
          <w:szCs w:val="20"/>
          <w:lang w:bidi="ar-JO"/>
        </w:rPr>
        <w:t>ctive</w:t>
      </w:r>
    </w:p>
    <w:p w14:paraId="45B770BD" w14:textId="77777777" w:rsidR="003C3145" w:rsidRDefault="003C3145" w:rsidP="003C3145">
      <w:pPr>
        <w:rPr>
          <w:b/>
          <w:sz w:val="24"/>
        </w:rPr>
      </w:pPr>
      <w:r>
        <w:rPr>
          <w:b/>
          <w:sz w:val="24"/>
        </w:rPr>
        <w:t>Professional Experience</w:t>
      </w:r>
      <w:r w:rsidR="005158B1">
        <w:rPr>
          <w:b/>
          <w:sz w:val="24"/>
        </w:rPr>
        <w:t>s</w:t>
      </w:r>
    </w:p>
    <w:p w14:paraId="296CE664" w14:textId="77777777" w:rsidR="003B685C" w:rsidRDefault="003B685C" w:rsidP="003C3145">
      <w:pPr>
        <w:rPr>
          <w:sz w:val="24"/>
        </w:rPr>
      </w:pPr>
    </w:p>
    <w:tbl>
      <w:tblPr>
        <w:tblW w:w="10710" w:type="dxa"/>
        <w:tblLayout w:type="fixed"/>
        <w:tblLook w:val="0000" w:firstRow="0" w:lastRow="0" w:firstColumn="0" w:lastColumn="0" w:noHBand="0" w:noVBand="0"/>
      </w:tblPr>
      <w:tblGrid>
        <w:gridCol w:w="2448"/>
        <w:gridCol w:w="4230"/>
        <w:gridCol w:w="4032"/>
      </w:tblGrid>
      <w:tr w:rsidR="001F09BA" w14:paraId="5CCC9727" w14:textId="77777777" w:rsidTr="00126ABD">
        <w:trPr>
          <w:tblHeader/>
        </w:trPr>
        <w:tc>
          <w:tcPr>
            <w:tcW w:w="2448" w:type="dxa"/>
            <w:tcBorders>
              <w:top w:val="single" w:sz="4" w:space="0" w:color="auto"/>
              <w:bottom w:val="single" w:sz="4" w:space="0" w:color="auto"/>
            </w:tcBorders>
          </w:tcPr>
          <w:p w14:paraId="51CF5B1A" w14:textId="77777777" w:rsidR="001F09BA" w:rsidRDefault="003C3145" w:rsidP="00F16EE9">
            <w:pPr>
              <w:rPr>
                <w:b/>
                <w:bCs/>
                <w:sz w:val="22"/>
              </w:rPr>
            </w:pPr>
            <w:r>
              <w:rPr>
                <w:sz w:val="24"/>
              </w:rPr>
              <w:tab/>
            </w:r>
            <w:r w:rsidR="001F09BA">
              <w:rPr>
                <w:b/>
                <w:bCs/>
                <w:sz w:val="22"/>
              </w:rPr>
              <w:t>Date</w:t>
            </w:r>
          </w:p>
          <w:p w14:paraId="1AE6C6F2" w14:textId="77777777" w:rsidR="005B246D" w:rsidRDefault="005B246D" w:rsidP="005D41F3">
            <w:pPr>
              <w:jc w:val="center"/>
              <w:rPr>
                <w:b/>
                <w:bCs/>
                <w:sz w:val="22"/>
              </w:rPr>
            </w:pPr>
          </w:p>
        </w:tc>
        <w:tc>
          <w:tcPr>
            <w:tcW w:w="4230" w:type="dxa"/>
            <w:tcBorders>
              <w:top w:val="single" w:sz="4" w:space="0" w:color="auto"/>
              <w:bottom w:val="single" w:sz="4" w:space="0" w:color="auto"/>
            </w:tcBorders>
          </w:tcPr>
          <w:p w14:paraId="226AE4DE" w14:textId="77777777" w:rsidR="001F09BA" w:rsidRDefault="001F09BA" w:rsidP="005D41F3">
            <w:pPr>
              <w:jc w:val="center"/>
              <w:rPr>
                <w:b/>
                <w:bCs/>
                <w:sz w:val="22"/>
              </w:rPr>
            </w:pPr>
            <w:r>
              <w:rPr>
                <w:b/>
                <w:bCs/>
                <w:sz w:val="22"/>
              </w:rPr>
              <w:t>Institution and Location</w:t>
            </w:r>
          </w:p>
        </w:tc>
        <w:tc>
          <w:tcPr>
            <w:tcW w:w="4032" w:type="dxa"/>
            <w:tcBorders>
              <w:top w:val="single" w:sz="4" w:space="0" w:color="auto"/>
              <w:bottom w:val="single" w:sz="4" w:space="0" w:color="auto"/>
            </w:tcBorders>
          </w:tcPr>
          <w:p w14:paraId="79DADFE7" w14:textId="77777777" w:rsidR="001F09BA" w:rsidRDefault="001F09BA" w:rsidP="005D41F3">
            <w:pPr>
              <w:jc w:val="center"/>
              <w:rPr>
                <w:b/>
                <w:bCs/>
                <w:sz w:val="22"/>
              </w:rPr>
            </w:pPr>
            <w:r>
              <w:rPr>
                <w:b/>
                <w:bCs/>
                <w:sz w:val="22"/>
              </w:rPr>
              <w:t xml:space="preserve">Position </w:t>
            </w:r>
          </w:p>
        </w:tc>
      </w:tr>
      <w:tr w:rsidR="0007346E" w14:paraId="255137A8" w14:textId="77777777" w:rsidTr="00126ABD">
        <w:trPr>
          <w:tblHeader/>
        </w:trPr>
        <w:tc>
          <w:tcPr>
            <w:tcW w:w="2448" w:type="dxa"/>
            <w:tcBorders>
              <w:top w:val="single" w:sz="4" w:space="0" w:color="auto"/>
            </w:tcBorders>
          </w:tcPr>
          <w:p w14:paraId="2FCFA549" w14:textId="77777777" w:rsidR="0007346E" w:rsidRDefault="0007346E" w:rsidP="005B246D">
            <w:pPr>
              <w:rPr>
                <w:lang w:bidi="ar-JO"/>
              </w:rPr>
            </w:pPr>
          </w:p>
          <w:p w14:paraId="4C04AD7F" w14:textId="77777777" w:rsidR="0007346E" w:rsidRDefault="0007346E" w:rsidP="005B246D">
            <w:pPr>
              <w:rPr>
                <w:lang w:bidi="ar-JO"/>
              </w:rPr>
            </w:pPr>
            <w:r>
              <w:rPr>
                <w:lang w:bidi="ar-JO"/>
              </w:rPr>
              <w:t>October 2020 – Present</w:t>
            </w:r>
          </w:p>
        </w:tc>
        <w:tc>
          <w:tcPr>
            <w:tcW w:w="4230" w:type="dxa"/>
            <w:tcBorders>
              <w:top w:val="single" w:sz="4" w:space="0" w:color="auto"/>
            </w:tcBorders>
          </w:tcPr>
          <w:p w14:paraId="6A80C204" w14:textId="77777777" w:rsidR="0007346E" w:rsidRDefault="0007346E" w:rsidP="005B246D">
            <w:pPr>
              <w:rPr>
                <w:bCs/>
                <w:sz w:val="22"/>
              </w:rPr>
            </w:pPr>
          </w:p>
          <w:p w14:paraId="68A00E55" w14:textId="77777777" w:rsidR="0007346E" w:rsidRDefault="0007346E" w:rsidP="005B246D">
            <w:pPr>
              <w:rPr>
                <w:bCs/>
                <w:sz w:val="22"/>
              </w:rPr>
            </w:pPr>
            <w:proofErr w:type="spellStart"/>
            <w:r>
              <w:rPr>
                <w:bCs/>
                <w:sz w:val="22"/>
              </w:rPr>
              <w:t>Mutah</w:t>
            </w:r>
            <w:proofErr w:type="spellEnd"/>
            <w:r>
              <w:rPr>
                <w:bCs/>
                <w:sz w:val="22"/>
              </w:rPr>
              <w:t xml:space="preserve"> University, Jordan</w:t>
            </w:r>
          </w:p>
          <w:p w14:paraId="5F52CEE2" w14:textId="77777777" w:rsidR="0007346E" w:rsidRDefault="0007346E" w:rsidP="005B246D">
            <w:pPr>
              <w:rPr>
                <w:bCs/>
                <w:sz w:val="22"/>
              </w:rPr>
            </w:pPr>
          </w:p>
        </w:tc>
        <w:tc>
          <w:tcPr>
            <w:tcW w:w="4032" w:type="dxa"/>
            <w:tcBorders>
              <w:top w:val="single" w:sz="4" w:space="0" w:color="auto"/>
            </w:tcBorders>
          </w:tcPr>
          <w:p w14:paraId="06D7A58C" w14:textId="77777777" w:rsidR="0007346E" w:rsidRDefault="0007346E" w:rsidP="00A1751A">
            <w:pPr>
              <w:rPr>
                <w:bCs/>
                <w:sz w:val="22"/>
              </w:rPr>
            </w:pPr>
          </w:p>
          <w:p w14:paraId="19F69F7D" w14:textId="77777777" w:rsidR="0007346E" w:rsidRDefault="0007346E" w:rsidP="00A1751A">
            <w:pPr>
              <w:rPr>
                <w:bCs/>
                <w:sz w:val="22"/>
              </w:rPr>
            </w:pPr>
            <w:r>
              <w:rPr>
                <w:bCs/>
                <w:sz w:val="22"/>
              </w:rPr>
              <w:t>Assistant Professor</w:t>
            </w:r>
          </w:p>
        </w:tc>
      </w:tr>
      <w:tr w:rsidR="000537C7" w14:paraId="5C35F7F4" w14:textId="77777777" w:rsidTr="00126ABD">
        <w:trPr>
          <w:tblHeader/>
        </w:trPr>
        <w:tc>
          <w:tcPr>
            <w:tcW w:w="2448" w:type="dxa"/>
          </w:tcPr>
          <w:p w14:paraId="37D0F92E" w14:textId="77777777" w:rsidR="000537C7" w:rsidRDefault="000537C7" w:rsidP="005B246D">
            <w:pPr>
              <w:rPr>
                <w:lang w:bidi="ar-JO"/>
              </w:rPr>
            </w:pPr>
            <w:r>
              <w:rPr>
                <w:lang w:bidi="ar-JO"/>
              </w:rPr>
              <w:t>December 2019 –</w:t>
            </w:r>
            <w:r w:rsidR="0007346E">
              <w:rPr>
                <w:lang w:bidi="ar-JO"/>
              </w:rPr>
              <w:t xml:space="preserve"> September</w:t>
            </w:r>
            <w:r>
              <w:rPr>
                <w:lang w:bidi="ar-JO"/>
              </w:rPr>
              <w:t xml:space="preserve"> </w:t>
            </w:r>
            <w:r w:rsidR="0007346E">
              <w:rPr>
                <w:lang w:bidi="ar-JO"/>
              </w:rPr>
              <w:t>2020</w:t>
            </w:r>
          </w:p>
        </w:tc>
        <w:tc>
          <w:tcPr>
            <w:tcW w:w="4230" w:type="dxa"/>
          </w:tcPr>
          <w:p w14:paraId="66F428AF" w14:textId="77777777" w:rsidR="000537C7" w:rsidRDefault="000537C7" w:rsidP="005B246D">
            <w:pPr>
              <w:rPr>
                <w:bCs/>
                <w:sz w:val="22"/>
              </w:rPr>
            </w:pPr>
            <w:r>
              <w:rPr>
                <w:bCs/>
                <w:sz w:val="22"/>
              </w:rPr>
              <w:t>University of Kentucky Healthcare</w:t>
            </w:r>
            <w:r w:rsidR="00187721">
              <w:rPr>
                <w:bCs/>
                <w:sz w:val="22"/>
              </w:rPr>
              <w:t xml:space="preserve"> – Good Samaritan Hospital</w:t>
            </w:r>
            <w:r w:rsidR="00FA2E9F">
              <w:rPr>
                <w:bCs/>
                <w:sz w:val="22"/>
              </w:rPr>
              <w:t>,</w:t>
            </w:r>
            <w:r w:rsidR="00187721">
              <w:rPr>
                <w:bCs/>
                <w:sz w:val="22"/>
              </w:rPr>
              <w:t xml:space="preserve"> USA</w:t>
            </w:r>
          </w:p>
          <w:p w14:paraId="3FC9ACA6" w14:textId="77777777" w:rsidR="0007346E" w:rsidRDefault="0007346E" w:rsidP="005B246D">
            <w:pPr>
              <w:rPr>
                <w:bCs/>
                <w:sz w:val="22"/>
              </w:rPr>
            </w:pPr>
          </w:p>
        </w:tc>
        <w:tc>
          <w:tcPr>
            <w:tcW w:w="4032" w:type="dxa"/>
          </w:tcPr>
          <w:p w14:paraId="36F12570" w14:textId="77777777" w:rsidR="000537C7" w:rsidRDefault="000537C7" w:rsidP="00A1751A">
            <w:pPr>
              <w:rPr>
                <w:bCs/>
                <w:sz w:val="22"/>
              </w:rPr>
            </w:pPr>
            <w:r>
              <w:rPr>
                <w:bCs/>
                <w:sz w:val="22"/>
              </w:rPr>
              <w:t>Registered Nurse</w:t>
            </w:r>
            <w:r w:rsidR="00A1751A">
              <w:rPr>
                <w:bCs/>
                <w:sz w:val="22"/>
              </w:rPr>
              <w:t xml:space="preserve">, </w:t>
            </w:r>
            <w:r w:rsidR="00216026">
              <w:rPr>
                <w:bCs/>
                <w:sz w:val="22"/>
              </w:rPr>
              <w:t>Medical Ward</w:t>
            </w:r>
          </w:p>
        </w:tc>
      </w:tr>
      <w:tr w:rsidR="005328C0" w14:paraId="067B5262" w14:textId="77777777" w:rsidTr="00126ABD">
        <w:trPr>
          <w:tblHeader/>
        </w:trPr>
        <w:tc>
          <w:tcPr>
            <w:tcW w:w="2448" w:type="dxa"/>
          </w:tcPr>
          <w:p w14:paraId="1D76234F" w14:textId="77777777" w:rsidR="00443A5B" w:rsidRDefault="00443A5B" w:rsidP="005B246D">
            <w:pPr>
              <w:rPr>
                <w:lang w:bidi="ar-JO"/>
              </w:rPr>
            </w:pPr>
          </w:p>
          <w:p w14:paraId="5835551B" w14:textId="77777777" w:rsidR="005328C0" w:rsidRDefault="003F78BC" w:rsidP="005B246D">
            <w:pPr>
              <w:rPr>
                <w:lang w:bidi="ar-JO"/>
              </w:rPr>
            </w:pPr>
            <w:r>
              <w:rPr>
                <w:lang w:bidi="ar-JO"/>
              </w:rPr>
              <w:t>February</w:t>
            </w:r>
            <w:r w:rsidR="005328C0">
              <w:rPr>
                <w:lang w:bidi="ar-JO"/>
              </w:rPr>
              <w:t xml:space="preserve"> 201</w:t>
            </w:r>
            <w:r>
              <w:rPr>
                <w:lang w:bidi="ar-JO"/>
              </w:rPr>
              <w:t>7</w:t>
            </w:r>
            <w:r w:rsidR="005328C0">
              <w:rPr>
                <w:lang w:bidi="ar-JO"/>
              </w:rPr>
              <w:t xml:space="preserve"> – </w:t>
            </w:r>
            <w:r w:rsidR="000537C7">
              <w:rPr>
                <w:lang w:bidi="ar-JO"/>
              </w:rPr>
              <w:t>December 2019</w:t>
            </w:r>
          </w:p>
          <w:p w14:paraId="110ECA9F" w14:textId="77777777" w:rsidR="00443A5B" w:rsidRDefault="00443A5B" w:rsidP="005B246D">
            <w:pPr>
              <w:rPr>
                <w:lang w:bidi="ar-JO"/>
              </w:rPr>
            </w:pPr>
          </w:p>
        </w:tc>
        <w:tc>
          <w:tcPr>
            <w:tcW w:w="4230" w:type="dxa"/>
          </w:tcPr>
          <w:p w14:paraId="7F7FF91E" w14:textId="77777777" w:rsidR="00443A5B" w:rsidRDefault="00443A5B" w:rsidP="005B246D">
            <w:pPr>
              <w:rPr>
                <w:bCs/>
                <w:sz w:val="22"/>
              </w:rPr>
            </w:pPr>
          </w:p>
          <w:p w14:paraId="6B84FF6A" w14:textId="77777777" w:rsidR="005328C0" w:rsidRDefault="005328C0" w:rsidP="005B246D">
            <w:pPr>
              <w:rPr>
                <w:bCs/>
                <w:sz w:val="22"/>
              </w:rPr>
            </w:pPr>
            <w:r>
              <w:rPr>
                <w:bCs/>
                <w:sz w:val="22"/>
              </w:rPr>
              <w:t>University of Kentucky</w:t>
            </w:r>
            <w:r w:rsidR="00FA2E9F">
              <w:rPr>
                <w:bCs/>
                <w:sz w:val="22"/>
              </w:rPr>
              <w:t>,</w:t>
            </w:r>
            <w:r w:rsidR="00C61F90">
              <w:rPr>
                <w:bCs/>
                <w:sz w:val="22"/>
              </w:rPr>
              <w:t xml:space="preserve"> USA</w:t>
            </w:r>
          </w:p>
        </w:tc>
        <w:tc>
          <w:tcPr>
            <w:tcW w:w="4032" w:type="dxa"/>
          </w:tcPr>
          <w:p w14:paraId="684767BD" w14:textId="77777777" w:rsidR="00443A5B" w:rsidRDefault="00443A5B" w:rsidP="00A1751A">
            <w:pPr>
              <w:rPr>
                <w:bCs/>
                <w:sz w:val="22"/>
              </w:rPr>
            </w:pPr>
          </w:p>
          <w:p w14:paraId="16639C99" w14:textId="77777777" w:rsidR="005328C0" w:rsidRDefault="003F78BC" w:rsidP="00A1751A">
            <w:pPr>
              <w:rPr>
                <w:bCs/>
                <w:sz w:val="22"/>
              </w:rPr>
            </w:pPr>
            <w:r>
              <w:rPr>
                <w:bCs/>
                <w:sz w:val="22"/>
              </w:rPr>
              <w:t>Graduate Research Assistant,</w:t>
            </w:r>
            <w:r w:rsidR="005328C0">
              <w:rPr>
                <w:bCs/>
                <w:sz w:val="22"/>
              </w:rPr>
              <w:t xml:space="preserve"> College of Nursing</w:t>
            </w:r>
          </w:p>
        </w:tc>
      </w:tr>
      <w:tr w:rsidR="005B246D" w14:paraId="7FEE2F9A" w14:textId="77777777" w:rsidTr="00126ABD">
        <w:trPr>
          <w:tblHeader/>
        </w:trPr>
        <w:tc>
          <w:tcPr>
            <w:tcW w:w="2448" w:type="dxa"/>
          </w:tcPr>
          <w:p w14:paraId="441420F0" w14:textId="77777777" w:rsidR="00443A5B" w:rsidRDefault="00443A5B" w:rsidP="005B246D">
            <w:pPr>
              <w:rPr>
                <w:lang w:bidi="ar-JO"/>
              </w:rPr>
            </w:pPr>
          </w:p>
          <w:p w14:paraId="53407EE3" w14:textId="77777777" w:rsidR="006E7ED0" w:rsidRDefault="00A227EF" w:rsidP="005B246D">
            <w:pPr>
              <w:rPr>
                <w:lang w:bidi="ar-JO"/>
              </w:rPr>
            </w:pPr>
            <w:r>
              <w:rPr>
                <w:lang w:bidi="ar-JO"/>
              </w:rPr>
              <w:t>September</w:t>
            </w:r>
            <w:r w:rsidR="00EC7C66">
              <w:rPr>
                <w:lang w:bidi="ar-JO"/>
              </w:rPr>
              <w:t xml:space="preserve"> 2008 – </w:t>
            </w:r>
          </w:p>
          <w:p w14:paraId="6C50B34A" w14:textId="77777777" w:rsidR="005B246D" w:rsidRDefault="00C530AE" w:rsidP="005B246D">
            <w:pPr>
              <w:rPr>
                <w:lang w:bidi="ar-JO"/>
              </w:rPr>
            </w:pPr>
            <w:r>
              <w:rPr>
                <w:lang w:bidi="ar-JO"/>
              </w:rPr>
              <w:t>July</w:t>
            </w:r>
            <w:r w:rsidR="005B246D" w:rsidRPr="009B446C">
              <w:rPr>
                <w:lang w:bidi="ar-JO"/>
              </w:rPr>
              <w:t xml:space="preserve"> 2016</w:t>
            </w:r>
          </w:p>
          <w:p w14:paraId="6EFAFC24" w14:textId="77777777" w:rsidR="00443A5B" w:rsidRDefault="00443A5B" w:rsidP="005B246D"/>
        </w:tc>
        <w:tc>
          <w:tcPr>
            <w:tcW w:w="4230" w:type="dxa"/>
          </w:tcPr>
          <w:p w14:paraId="2DA7DE66" w14:textId="77777777" w:rsidR="00443A5B" w:rsidRDefault="00443A5B" w:rsidP="005B246D">
            <w:pPr>
              <w:rPr>
                <w:bCs/>
                <w:sz w:val="22"/>
              </w:rPr>
            </w:pPr>
          </w:p>
          <w:p w14:paraId="1C0BC97F" w14:textId="77777777" w:rsidR="005B246D" w:rsidRDefault="005B246D" w:rsidP="005B246D">
            <w:pPr>
              <w:rPr>
                <w:bCs/>
                <w:sz w:val="22"/>
              </w:rPr>
            </w:pPr>
            <w:r>
              <w:rPr>
                <w:bCs/>
                <w:sz w:val="22"/>
              </w:rPr>
              <w:t>King Abdullah University Hospital</w:t>
            </w:r>
            <w:r w:rsidR="00FA2E9F">
              <w:rPr>
                <w:bCs/>
                <w:sz w:val="22"/>
              </w:rPr>
              <w:t xml:space="preserve">, </w:t>
            </w:r>
            <w:r>
              <w:rPr>
                <w:bCs/>
                <w:sz w:val="22"/>
              </w:rPr>
              <w:t>Jordan</w:t>
            </w:r>
          </w:p>
          <w:p w14:paraId="0B3DC9D5" w14:textId="77777777" w:rsidR="005B246D" w:rsidRPr="002A62B0" w:rsidRDefault="005B246D" w:rsidP="005B246D">
            <w:pPr>
              <w:rPr>
                <w:bCs/>
                <w:sz w:val="22"/>
              </w:rPr>
            </w:pPr>
          </w:p>
        </w:tc>
        <w:tc>
          <w:tcPr>
            <w:tcW w:w="4032" w:type="dxa"/>
          </w:tcPr>
          <w:p w14:paraId="5C74A8CC" w14:textId="77777777" w:rsidR="00443A5B" w:rsidRDefault="00443A5B" w:rsidP="00A1751A">
            <w:pPr>
              <w:rPr>
                <w:bCs/>
                <w:sz w:val="22"/>
              </w:rPr>
            </w:pPr>
          </w:p>
          <w:p w14:paraId="027C91B3" w14:textId="77777777" w:rsidR="005B246D" w:rsidRPr="002A62B0" w:rsidRDefault="002B147A" w:rsidP="00A1751A">
            <w:pPr>
              <w:rPr>
                <w:bCs/>
                <w:sz w:val="22"/>
              </w:rPr>
            </w:pPr>
            <w:r>
              <w:rPr>
                <w:bCs/>
                <w:sz w:val="22"/>
              </w:rPr>
              <w:t xml:space="preserve">Registered Nurse, </w:t>
            </w:r>
            <w:r w:rsidR="00CF0125">
              <w:rPr>
                <w:bCs/>
                <w:sz w:val="22"/>
              </w:rPr>
              <w:t>Medical Intensive Care</w:t>
            </w:r>
            <w:r w:rsidR="005B246D" w:rsidRPr="002A62B0">
              <w:rPr>
                <w:bCs/>
                <w:sz w:val="22"/>
              </w:rPr>
              <w:t xml:space="preserve"> </w:t>
            </w:r>
            <w:r w:rsidR="00206467">
              <w:rPr>
                <w:bCs/>
                <w:sz w:val="22"/>
              </w:rPr>
              <w:t xml:space="preserve">Unit </w:t>
            </w:r>
          </w:p>
        </w:tc>
      </w:tr>
      <w:tr w:rsidR="001F09BA" w14:paraId="2598566A" w14:textId="77777777" w:rsidTr="00126ABD">
        <w:trPr>
          <w:tblHeader/>
        </w:trPr>
        <w:tc>
          <w:tcPr>
            <w:tcW w:w="2448" w:type="dxa"/>
            <w:tcBorders>
              <w:bottom w:val="single" w:sz="4" w:space="0" w:color="auto"/>
            </w:tcBorders>
          </w:tcPr>
          <w:p w14:paraId="6FA53443" w14:textId="77777777" w:rsidR="00443A5B" w:rsidRDefault="00443A5B" w:rsidP="002A62B0">
            <w:pPr>
              <w:rPr>
                <w:lang w:bidi="ar-JO"/>
              </w:rPr>
            </w:pPr>
          </w:p>
          <w:p w14:paraId="2FD2CEEC" w14:textId="77777777" w:rsidR="001F09BA" w:rsidRDefault="003055AE" w:rsidP="002A62B0">
            <w:pPr>
              <w:rPr>
                <w:lang w:bidi="ar-JO"/>
              </w:rPr>
            </w:pPr>
            <w:r w:rsidRPr="003055AE">
              <w:rPr>
                <w:lang w:bidi="ar-JO"/>
              </w:rPr>
              <w:t>July 2007 – August 2008</w:t>
            </w:r>
          </w:p>
          <w:p w14:paraId="455912D2" w14:textId="77777777" w:rsidR="00443A5B" w:rsidRPr="002A62B0" w:rsidRDefault="00443A5B" w:rsidP="002A62B0">
            <w:pPr>
              <w:rPr>
                <w:bCs/>
                <w:sz w:val="22"/>
              </w:rPr>
            </w:pP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14:paraId="0533C906" w14:textId="77777777" w:rsidR="00443A5B" w:rsidRDefault="00443A5B" w:rsidP="009318BE">
            <w:pPr>
              <w:rPr>
                <w:bCs/>
                <w:sz w:val="22"/>
              </w:rPr>
            </w:pPr>
          </w:p>
          <w:p w14:paraId="2EB3B0A4" w14:textId="77777777" w:rsidR="001F09BA" w:rsidRDefault="005B246D" w:rsidP="009318BE">
            <w:pPr>
              <w:rPr>
                <w:bCs/>
                <w:sz w:val="22"/>
              </w:rPr>
            </w:pPr>
            <w:r>
              <w:rPr>
                <w:bCs/>
                <w:sz w:val="22"/>
              </w:rPr>
              <w:t>King Abdullah University Hospital</w:t>
            </w:r>
            <w:r w:rsidR="00FA2E9F">
              <w:rPr>
                <w:bCs/>
                <w:sz w:val="22"/>
              </w:rPr>
              <w:t xml:space="preserve">, </w:t>
            </w:r>
            <w:r>
              <w:rPr>
                <w:bCs/>
                <w:sz w:val="22"/>
              </w:rPr>
              <w:t>Jordan</w:t>
            </w:r>
          </w:p>
          <w:p w14:paraId="3E8C45AA" w14:textId="77777777" w:rsidR="005B246D" w:rsidRPr="009318BE" w:rsidRDefault="005B246D" w:rsidP="009318BE">
            <w:pPr>
              <w:rPr>
                <w:bCs/>
                <w:sz w:val="22"/>
              </w:rPr>
            </w:pPr>
          </w:p>
        </w:tc>
        <w:tc>
          <w:tcPr>
            <w:tcW w:w="4032" w:type="dxa"/>
            <w:tcBorders>
              <w:bottom w:val="single" w:sz="4" w:space="0" w:color="auto"/>
            </w:tcBorders>
          </w:tcPr>
          <w:p w14:paraId="26596C8B" w14:textId="77777777" w:rsidR="00443A5B" w:rsidRDefault="00443A5B" w:rsidP="00A1751A">
            <w:pPr>
              <w:rPr>
                <w:bCs/>
                <w:sz w:val="22"/>
              </w:rPr>
            </w:pPr>
          </w:p>
          <w:p w14:paraId="4FA5C58B" w14:textId="77777777" w:rsidR="001F09BA" w:rsidRPr="009318BE" w:rsidRDefault="002B147A" w:rsidP="00A1751A">
            <w:pPr>
              <w:rPr>
                <w:bCs/>
                <w:sz w:val="22"/>
              </w:rPr>
            </w:pPr>
            <w:r>
              <w:rPr>
                <w:bCs/>
                <w:sz w:val="22"/>
              </w:rPr>
              <w:t xml:space="preserve">Registered Nurse, </w:t>
            </w:r>
            <w:r w:rsidR="00EA0E60">
              <w:rPr>
                <w:bCs/>
                <w:sz w:val="22"/>
              </w:rPr>
              <w:t>Surg</w:t>
            </w:r>
            <w:r>
              <w:rPr>
                <w:bCs/>
                <w:sz w:val="22"/>
              </w:rPr>
              <w:t>ery</w:t>
            </w:r>
            <w:r w:rsidR="00EA0E60">
              <w:rPr>
                <w:bCs/>
                <w:sz w:val="22"/>
              </w:rPr>
              <w:t xml:space="preserve"> </w:t>
            </w:r>
            <w:r w:rsidR="000559F0">
              <w:rPr>
                <w:bCs/>
                <w:sz w:val="22"/>
              </w:rPr>
              <w:t>Ward</w:t>
            </w:r>
            <w:r w:rsidR="009318BE" w:rsidRPr="009318BE">
              <w:rPr>
                <w:bCs/>
                <w:sz w:val="22"/>
              </w:rPr>
              <w:t xml:space="preserve"> </w:t>
            </w:r>
          </w:p>
        </w:tc>
      </w:tr>
    </w:tbl>
    <w:p w14:paraId="6037F014" w14:textId="77777777" w:rsidR="001F09BA" w:rsidRDefault="001F09BA" w:rsidP="003C3145">
      <w:pPr>
        <w:ind w:left="720" w:hanging="720"/>
        <w:rPr>
          <w:sz w:val="24"/>
        </w:rPr>
      </w:pPr>
    </w:p>
    <w:p w14:paraId="265EBA3E" w14:textId="77777777" w:rsidR="00F07390" w:rsidRDefault="00F07390" w:rsidP="0047736C">
      <w:pPr>
        <w:rPr>
          <w:b/>
          <w:sz w:val="24"/>
        </w:rPr>
      </w:pPr>
    </w:p>
    <w:p w14:paraId="0C059AF3" w14:textId="63A3553A" w:rsidR="00F07390" w:rsidRDefault="00F07390" w:rsidP="0047736C">
      <w:pPr>
        <w:rPr>
          <w:b/>
          <w:sz w:val="24"/>
        </w:rPr>
      </w:pPr>
    </w:p>
    <w:p w14:paraId="0C0971D5" w14:textId="77777777" w:rsidR="00923E57" w:rsidRDefault="00923E57" w:rsidP="0047736C">
      <w:pPr>
        <w:rPr>
          <w:b/>
          <w:sz w:val="24"/>
        </w:rPr>
      </w:pPr>
    </w:p>
    <w:p w14:paraId="41B75625" w14:textId="77777777" w:rsidR="00F07390" w:rsidRDefault="00F07390" w:rsidP="0047736C">
      <w:pPr>
        <w:rPr>
          <w:b/>
          <w:sz w:val="24"/>
        </w:rPr>
      </w:pPr>
    </w:p>
    <w:p w14:paraId="375426BC" w14:textId="4E161F30" w:rsidR="00517DC3" w:rsidRDefault="0047736C" w:rsidP="0047736C">
      <w:pPr>
        <w:rPr>
          <w:b/>
          <w:sz w:val="24"/>
        </w:rPr>
      </w:pPr>
      <w:r w:rsidRPr="0047736C">
        <w:rPr>
          <w:b/>
          <w:sz w:val="24"/>
        </w:rPr>
        <w:lastRenderedPageBreak/>
        <w:t xml:space="preserve">Research </w:t>
      </w:r>
      <w:r w:rsidR="009A2873">
        <w:rPr>
          <w:b/>
          <w:sz w:val="24"/>
        </w:rPr>
        <w:t>Activities and Research Funding</w:t>
      </w:r>
    </w:p>
    <w:p w14:paraId="325EBB90" w14:textId="77777777" w:rsidR="008F2FC3" w:rsidRDefault="008F2FC3" w:rsidP="003C3145">
      <w:pPr>
        <w:ind w:left="720" w:hanging="720"/>
        <w:rPr>
          <w:b/>
          <w:sz w:val="24"/>
        </w:rPr>
      </w:pPr>
    </w:p>
    <w:tbl>
      <w:tblPr>
        <w:tblW w:w="0" w:type="auto"/>
        <w:tblInd w:w="18" w:type="dxa"/>
        <w:tblLook w:val="04A0" w:firstRow="1" w:lastRow="0" w:firstColumn="1" w:lastColumn="0" w:noHBand="0" w:noVBand="1"/>
      </w:tblPr>
      <w:tblGrid>
        <w:gridCol w:w="1620"/>
        <w:gridCol w:w="9072"/>
      </w:tblGrid>
      <w:tr w:rsidR="009A2873" w:rsidRPr="00AB7F88" w14:paraId="46E8831D" w14:textId="77777777" w:rsidTr="00126ABD">
        <w:tc>
          <w:tcPr>
            <w:tcW w:w="1620" w:type="dxa"/>
            <w:shd w:val="clear" w:color="auto" w:fill="auto"/>
          </w:tcPr>
          <w:p w14:paraId="774E3ECD" w14:textId="77777777" w:rsidR="009A2873" w:rsidRPr="00AB7F88" w:rsidRDefault="006C2960" w:rsidP="00AB7F88">
            <w:pPr>
              <w:spacing w:line="276" w:lineRule="auto"/>
              <w:rPr>
                <w:bCs/>
                <w:sz w:val="24"/>
              </w:rPr>
            </w:pPr>
            <w:r w:rsidRPr="00AB7F88">
              <w:rPr>
                <w:bCs/>
                <w:sz w:val="24"/>
              </w:rPr>
              <w:t>July 1, 2018 – June 30, 2020</w:t>
            </w:r>
          </w:p>
        </w:tc>
        <w:tc>
          <w:tcPr>
            <w:tcW w:w="9072" w:type="dxa"/>
            <w:shd w:val="clear" w:color="auto" w:fill="auto"/>
          </w:tcPr>
          <w:p w14:paraId="0FCC4738" w14:textId="77777777" w:rsidR="009A2873" w:rsidRDefault="006C2960" w:rsidP="00AB7F88">
            <w:pPr>
              <w:spacing w:line="276" w:lineRule="auto"/>
              <w:rPr>
                <w:bCs/>
                <w:sz w:val="24"/>
              </w:rPr>
            </w:pPr>
            <w:r w:rsidRPr="00AB7F88">
              <w:rPr>
                <w:bCs/>
                <w:sz w:val="24"/>
              </w:rPr>
              <w:t>Behavioral Health Tobacco Dependence Treatment for Kentucky Medicaid Recipients, The Kentucky Medicaid Program, Research Assistant, ($8,500)</w:t>
            </w:r>
            <w:r w:rsidR="00250C02" w:rsidRPr="00AB7F88">
              <w:rPr>
                <w:bCs/>
                <w:sz w:val="24"/>
              </w:rPr>
              <w:t>.</w:t>
            </w:r>
          </w:p>
          <w:p w14:paraId="2AD4F5DA" w14:textId="77777777" w:rsidR="00B00D53" w:rsidRPr="00AB7F88" w:rsidRDefault="00B00D53" w:rsidP="00AB7F88">
            <w:pPr>
              <w:spacing w:line="276" w:lineRule="auto"/>
              <w:rPr>
                <w:bCs/>
                <w:sz w:val="24"/>
              </w:rPr>
            </w:pPr>
          </w:p>
        </w:tc>
      </w:tr>
      <w:tr w:rsidR="009A2873" w:rsidRPr="00AB7F88" w14:paraId="2D368BA8" w14:textId="77777777" w:rsidTr="00126ABD">
        <w:tc>
          <w:tcPr>
            <w:tcW w:w="1620" w:type="dxa"/>
            <w:shd w:val="clear" w:color="auto" w:fill="auto"/>
          </w:tcPr>
          <w:p w14:paraId="60FABDFC" w14:textId="77777777" w:rsidR="009A2873" w:rsidRPr="00AB7F88" w:rsidRDefault="006E0445" w:rsidP="00AB7F88">
            <w:pPr>
              <w:spacing w:line="276" w:lineRule="auto"/>
              <w:rPr>
                <w:bCs/>
                <w:sz w:val="24"/>
              </w:rPr>
            </w:pPr>
            <w:r w:rsidRPr="00AB7F88">
              <w:rPr>
                <w:bCs/>
                <w:sz w:val="24"/>
              </w:rPr>
              <w:t>July 1, 2018 – June 30, 2019</w:t>
            </w:r>
          </w:p>
        </w:tc>
        <w:tc>
          <w:tcPr>
            <w:tcW w:w="9072" w:type="dxa"/>
            <w:shd w:val="clear" w:color="auto" w:fill="auto"/>
          </w:tcPr>
          <w:p w14:paraId="0E574D35" w14:textId="3045F2F8" w:rsidR="009A2873" w:rsidRPr="00AB7F88" w:rsidRDefault="006E0445" w:rsidP="00AB7F88">
            <w:pPr>
              <w:spacing w:line="276" w:lineRule="auto"/>
              <w:rPr>
                <w:bCs/>
                <w:sz w:val="24"/>
              </w:rPr>
            </w:pPr>
            <w:r w:rsidRPr="00AB7F88">
              <w:rPr>
                <w:bCs/>
                <w:sz w:val="24"/>
              </w:rPr>
              <w:t>Tailoring a Tobacco Treatment Program for Eastern State Hospital Patients to Remain Tobacco-Free Upon Discharge to Outpatient and Community Settings, The Kentucky Department for Public Health Tobacco Use Prevention and Cessation Program, Research Assistant,</w:t>
            </w:r>
            <w:r w:rsidR="001E2682" w:rsidRPr="00AB7F88">
              <w:rPr>
                <w:bCs/>
                <w:sz w:val="24"/>
              </w:rPr>
              <w:t xml:space="preserve"> ($7,680).</w:t>
            </w:r>
            <w:r w:rsidRPr="00AB7F88">
              <w:rPr>
                <w:bCs/>
                <w:sz w:val="24"/>
              </w:rPr>
              <w:t xml:space="preserve"> </w:t>
            </w:r>
          </w:p>
          <w:p w14:paraId="4639A9DE" w14:textId="77777777" w:rsidR="00DB799E" w:rsidRPr="00AB7F88" w:rsidRDefault="00DB799E" w:rsidP="00AB7F88">
            <w:pPr>
              <w:spacing w:line="276" w:lineRule="auto"/>
              <w:rPr>
                <w:bCs/>
                <w:sz w:val="24"/>
              </w:rPr>
            </w:pPr>
          </w:p>
        </w:tc>
      </w:tr>
      <w:tr w:rsidR="00CD4115" w:rsidRPr="00AB7F88" w14:paraId="3158A5F8" w14:textId="77777777" w:rsidTr="00126ABD">
        <w:tc>
          <w:tcPr>
            <w:tcW w:w="1620" w:type="dxa"/>
            <w:shd w:val="clear" w:color="auto" w:fill="auto"/>
          </w:tcPr>
          <w:p w14:paraId="209875FD" w14:textId="77777777" w:rsidR="00CD4115" w:rsidRPr="00AB7F88" w:rsidRDefault="00CD4115" w:rsidP="00AB7F88">
            <w:pPr>
              <w:spacing w:line="276" w:lineRule="auto"/>
              <w:rPr>
                <w:bCs/>
                <w:sz w:val="24"/>
              </w:rPr>
            </w:pPr>
            <w:r w:rsidRPr="00AB7F88">
              <w:rPr>
                <w:bCs/>
                <w:sz w:val="24"/>
              </w:rPr>
              <w:t>July 1, 2018 – June 30, 2019</w:t>
            </w:r>
          </w:p>
        </w:tc>
        <w:tc>
          <w:tcPr>
            <w:tcW w:w="9072" w:type="dxa"/>
            <w:shd w:val="clear" w:color="auto" w:fill="auto"/>
          </w:tcPr>
          <w:p w14:paraId="13F3291B" w14:textId="77777777" w:rsidR="00CD4115" w:rsidRPr="00AB7F88" w:rsidRDefault="00CD4115" w:rsidP="00AB7F88">
            <w:pPr>
              <w:spacing w:line="276" w:lineRule="auto"/>
              <w:rPr>
                <w:bCs/>
                <w:sz w:val="24"/>
              </w:rPr>
            </w:pPr>
            <w:r w:rsidRPr="00AB7F88">
              <w:rPr>
                <w:bCs/>
                <w:sz w:val="24"/>
              </w:rPr>
              <w:t>Kentucky – Cancer Community Awareness Research and Education (K-CARE), Markey Cancer Center</w:t>
            </w:r>
            <w:r w:rsidR="00A96245">
              <w:rPr>
                <w:bCs/>
                <w:sz w:val="24"/>
              </w:rPr>
              <w:t xml:space="preserve"> – University of Kentucky</w:t>
            </w:r>
            <w:r w:rsidRPr="00AB7F88">
              <w:rPr>
                <w:bCs/>
                <w:sz w:val="24"/>
              </w:rPr>
              <w:t>, Research Assistant, ($</w:t>
            </w:r>
            <w:r w:rsidR="00D94B4B">
              <w:rPr>
                <w:bCs/>
                <w:sz w:val="24"/>
              </w:rPr>
              <w:t>76</w:t>
            </w:r>
            <w:r w:rsidRPr="00AB7F88">
              <w:rPr>
                <w:bCs/>
                <w:sz w:val="24"/>
              </w:rPr>
              <w:t>,000).</w:t>
            </w:r>
          </w:p>
          <w:p w14:paraId="727C9B24" w14:textId="77777777" w:rsidR="00AB7F88" w:rsidRPr="00AB7F88" w:rsidRDefault="00AB7F88" w:rsidP="00AB7F88">
            <w:pPr>
              <w:spacing w:line="276" w:lineRule="auto"/>
              <w:rPr>
                <w:bCs/>
                <w:sz w:val="24"/>
              </w:rPr>
            </w:pPr>
          </w:p>
        </w:tc>
      </w:tr>
    </w:tbl>
    <w:p w14:paraId="34C2404A" w14:textId="77777777" w:rsidR="00EA2F1F" w:rsidRPr="007B1AE5" w:rsidRDefault="00D77D51" w:rsidP="007B1AE5">
      <w:pPr>
        <w:ind w:left="720" w:hanging="720"/>
        <w:rPr>
          <w:b/>
          <w:sz w:val="24"/>
        </w:rPr>
      </w:pPr>
      <w:r>
        <w:rPr>
          <w:b/>
          <w:sz w:val="24"/>
        </w:rPr>
        <w:t>Abstracts</w:t>
      </w:r>
    </w:p>
    <w:p w14:paraId="1B292A48" w14:textId="77777777" w:rsidR="001F09BA" w:rsidRDefault="001F09BA" w:rsidP="003C3145">
      <w:pPr>
        <w:ind w:left="720" w:hanging="720"/>
        <w:rPr>
          <w:sz w:val="24"/>
        </w:rPr>
      </w:pPr>
    </w:p>
    <w:p w14:paraId="1547C601" w14:textId="77777777" w:rsidR="00800A8B" w:rsidRPr="006332FF" w:rsidRDefault="00800A8B" w:rsidP="00800A8B">
      <w:pPr>
        <w:contextualSpacing/>
        <w:rPr>
          <w:rStyle w:val="Hyperlink"/>
          <w:i/>
          <w:iCs/>
          <w:sz w:val="24"/>
          <w:szCs w:val="24"/>
        </w:rPr>
      </w:pPr>
      <w:r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Pr="006332FF">
        <w:rPr>
          <w:b/>
          <w:bCs/>
          <w:i/>
          <w:iCs/>
          <w:sz w:val="24"/>
          <w:szCs w:val="24"/>
        </w:rPr>
        <w:t>, Y.</w:t>
      </w:r>
      <w:r w:rsidRPr="006332FF">
        <w:rPr>
          <w:i/>
          <w:iCs/>
          <w:sz w:val="24"/>
          <w:szCs w:val="24"/>
        </w:rPr>
        <w:t xml:space="preserve">, Okoli, C.T.C., (2017, March). Changes in Tobacco Treatment After Introducing </w:t>
      </w:r>
      <w:proofErr w:type="gramStart"/>
      <w:r w:rsidRPr="006332FF">
        <w:rPr>
          <w:i/>
          <w:iCs/>
          <w:sz w:val="24"/>
          <w:szCs w:val="24"/>
        </w:rPr>
        <w:t>A</w:t>
      </w:r>
      <w:proofErr w:type="gramEnd"/>
      <w:r w:rsidRPr="006332FF">
        <w:rPr>
          <w:i/>
          <w:iCs/>
          <w:sz w:val="24"/>
          <w:szCs w:val="24"/>
        </w:rPr>
        <w:t xml:space="preserve"> Service in A State Psychiatric Facility. American Psychiatric Nurses Association, Kentucky Chapter, Lexington, KY, U.S.A (Poster</w:t>
      </w:r>
      <w:proofErr w:type="gramStart"/>
      <w:r w:rsidRPr="006332FF">
        <w:rPr>
          <w:i/>
          <w:iCs/>
          <w:sz w:val="24"/>
          <w:szCs w:val="24"/>
        </w:rPr>
        <w:t>).</w:t>
      </w:r>
      <w:r w:rsidR="00232826">
        <w:rPr>
          <w:i/>
          <w:iCs/>
          <w:sz w:val="24"/>
          <w:szCs w:val="24"/>
        </w:rPr>
        <w:t>*</w:t>
      </w:r>
      <w:proofErr w:type="gramEnd"/>
    </w:p>
    <w:p w14:paraId="7D83D087" w14:textId="77777777" w:rsidR="00800A8B" w:rsidRPr="006332FF" w:rsidRDefault="00800A8B" w:rsidP="004D1652">
      <w:pPr>
        <w:rPr>
          <w:bCs/>
          <w:sz w:val="24"/>
          <w:szCs w:val="24"/>
        </w:rPr>
      </w:pPr>
    </w:p>
    <w:p w14:paraId="44E3C5C7" w14:textId="77777777" w:rsidR="00800A8B" w:rsidRPr="006332FF" w:rsidRDefault="00800A8B" w:rsidP="00800A8B">
      <w:pPr>
        <w:rPr>
          <w:b/>
          <w:bCs/>
          <w:i/>
          <w:iCs/>
          <w:sz w:val="24"/>
          <w:szCs w:val="24"/>
        </w:rPr>
      </w:pPr>
      <w:r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Pr="006332FF">
        <w:rPr>
          <w:b/>
          <w:bCs/>
          <w:i/>
          <w:iCs/>
          <w:sz w:val="24"/>
          <w:szCs w:val="24"/>
        </w:rPr>
        <w:t>, Y.</w:t>
      </w:r>
      <w:r w:rsidRPr="006332FF">
        <w:rPr>
          <w:i/>
          <w:iCs/>
          <w:sz w:val="24"/>
          <w:szCs w:val="24"/>
        </w:rPr>
        <w:t>, Okoli, C.T.C., (2018, October). The Effect of Substance Use History on Nicotine Withdrawal Severity During Psychiatric Smoke-Free Hospitalization. The 28</w:t>
      </w:r>
      <w:r w:rsidRPr="006332FF">
        <w:rPr>
          <w:i/>
          <w:iCs/>
          <w:sz w:val="24"/>
          <w:szCs w:val="24"/>
          <w:vertAlign w:val="superscript"/>
        </w:rPr>
        <w:t>th</w:t>
      </w:r>
      <w:r w:rsidRPr="006332FF">
        <w:rPr>
          <w:i/>
          <w:iCs/>
          <w:sz w:val="24"/>
          <w:szCs w:val="24"/>
        </w:rPr>
        <w:t xml:space="preserve"> Annual Nursing Research Papers Day, University of Kentucky, Lexington, KY, U.S.A (Poster</w:t>
      </w:r>
      <w:proofErr w:type="gramStart"/>
      <w:r w:rsidRPr="006332FF">
        <w:rPr>
          <w:i/>
          <w:iCs/>
          <w:sz w:val="24"/>
          <w:szCs w:val="24"/>
        </w:rPr>
        <w:t>).</w:t>
      </w:r>
      <w:r w:rsidR="00232826">
        <w:rPr>
          <w:i/>
          <w:iCs/>
          <w:sz w:val="24"/>
          <w:szCs w:val="24"/>
        </w:rPr>
        <w:t>*</w:t>
      </w:r>
      <w:proofErr w:type="gramEnd"/>
    </w:p>
    <w:p w14:paraId="71272B26" w14:textId="77777777" w:rsidR="00800A8B" w:rsidRPr="006332FF" w:rsidRDefault="00800A8B" w:rsidP="004D1652">
      <w:pPr>
        <w:rPr>
          <w:bCs/>
          <w:sz w:val="24"/>
          <w:szCs w:val="24"/>
        </w:rPr>
      </w:pPr>
    </w:p>
    <w:p w14:paraId="06AF3211" w14:textId="77777777" w:rsidR="00800A8B" w:rsidRPr="006332FF" w:rsidRDefault="00800A8B" w:rsidP="00800A8B">
      <w:pPr>
        <w:rPr>
          <w:b/>
          <w:bCs/>
          <w:i/>
          <w:iCs/>
          <w:sz w:val="24"/>
          <w:szCs w:val="24"/>
        </w:rPr>
      </w:pPr>
      <w:r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Pr="006332FF">
        <w:rPr>
          <w:b/>
          <w:bCs/>
          <w:i/>
          <w:iCs/>
          <w:sz w:val="24"/>
          <w:szCs w:val="24"/>
        </w:rPr>
        <w:t>, Y.</w:t>
      </w:r>
      <w:r w:rsidRPr="006332FF">
        <w:rPr>
          <w:i/>
          <w:iCs/>
          <w:sz w:val="24"/>
          <w:szCs w:val="24"/>
        </w:rPr>
        <w:t>, Okoli, C.T.C., Shelton, C., Khara, M., (2018, October). A Retrospective Analysis of The Association Between Providing Nicotine Replacement Therapy at Admission and Motivation to Quit and Nicotine Withdrawal Symptoms During an Inpatient Psychiatric Hospitalization. The 32</w:t>
      </w:r>
      <w:r w:rsidRPr="006332FF">
        <w:rPr>
          <w:i/>
          <w:iCs/>
          <w:sz w:val="24"/>
          <w:szCs w:val="24"/>
          <w:vertAlign w:val="superscript"/>
        </w:rPr>
        <w:t>nd</w:t>
      </w:r>
      <w:r w:rsidRPr="006332FF">
        <w:rPr>
          <w:i/>
          <w:iCs/>
          <w:sz w:val="24"/>
          <w:szCs w:val="24"/>
        </w:rPr>
        <w:t xml:space="preserve"> Annual American Psychiatric Nurses Association conference, Columbus, OH, U.S.A (Poster</w:t>
      </w:r>
      <w:proofErr w:type="gramStart"/>
      <w:r w:rsidRPr="006332FF">
        <w:rPr>
          <w:i/>
          <w:iCs/>
          <w:sz w:val="24"/>
          <w:szCs w:val="24"/>
        </w:rPr>
        <w:t>).</w:t>
      </w:r>
      <w:r w:rsidR="00232826">
        <w:rPr>
          <w:i/>
          <w:iCs/>
          <w:sz w:val="24"/>
          <w:szCs w:val="24"/>
        </w:rPr>
        <w:t>*</w:t>
      </w:r>
      <w:proofErr w:type="gramEnd"/>
    </w:p>
    <w:p w14:paraId="0A2060F7" w14:textId="77777777" w:rsidR="00800A8B" w:rsidRPr="006332FF" w:rsidRDefault="00800A8B" w:rsidP="004D1652">
      <w:pPr>
        <w:rPr>
          <w:bCs/>
          <w:sz w:val="24"/>
          <w:szCs w:val="24"/>
        </w:rPr>
      </w:pPr>
    </w:p>
    <w:p w14:paraId="17348C58" w14:textId="77777777" w:rsidR="00800A8B" w:rsidRPr="006332FF" w:rsidRDefault="00800A8B" w:rsidP="00800A8B">
      <w:pPr>
        <w:rPr>
          <w:i/>
          <w:iCs/>
          <w:sz w:val="24"/>
          <w:szCs w:val="24"/>
        </w:rPr>
      </w:pPr>
      <w:r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Pr="006332FF">
        <w:rPr>
          <w:b/>
          <w:bCs/>
          <w:i/>
          <w:iCs/>
          <w:sz w:val="24"/>
          <w:szCs w:val="24"/>
        </w:rPr>
        <w:t>, Y.</w:t>
      </w:r>
      <w:r w:rsidRPr="006332FF">
        <w:rPr>
          <w:i/>
          <w:iCs/>
          <w:sz w:val="24"/>
          <w:szCs w:val="24"/>
        </w:rPr>
        <w:t>, Okoli, C.T.C., (2019, March). Nicotine Withdrawal and Substance Use among Psychiatric Patients: A Retrospective Analysis. American Psychiatric Nurses Association, Kentucky Chapter, Louisville, KY, U.S.A (Poster</w:t>
      </w:r>
      <w:proofErr w:type="gramStart"/>
      <w:r w:rsidRPr="006332FF">
        <w:rPr>
          <w:i/>
          <w:iCs/>
          <w:sz w:val="24"/>
          <w:szCs w:val="24"/>
        </w:rPr>
        <w:t>).</w:t>
      </w:r>
      <w:r w:rsidR="00232826">
        <w:rPr>
          <w:i/>
          <w:iCs/>
          <w:sz w:val="24"/>
          <w:szCs w:val="24"/>
        </w:rPr>
        <w:t>*</w:t>
      </w:r>
      <w:proofErr w:type="gramEnd"/>
    </w:p>
    <w:p w14:paraId="55F8D0AD" w14:textId="77777777" w:rsidR="00800A8B" w:rsidRPr="006332FF" w:rsidRDefault="00800A8B" w:rsidP="004D1652">
      <w:pPr>
        <w:rPr>
          <w:bCs/>
          <w:sz w:val="24"/>
          <w:szCs w:val="24"/>
        </w:rPr>
      </w:pPr>
    </w:p>
    <w:p w14:paraId="456A6C57" w14:textId="77777777" w:rsidR="00800A8B" w:rsidRPr="006332FF" w:rsidRDefault="00800A8B" w:rsidP="00800A8B">
      <w:pPr>
        <w:rPr>
          <w:i/>
          <w:iCs/>
          <w:sz w:val="24"/>
          <w:szCs w:val="24"/>
        </w:rPr>
      </w:pPr>
      <w:r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Pr="006332FF">
        <w:rPr>
          <w:b/>
          <w:bCs/>
          <w:i/>
          <w:iCs/>
          <w:sz w:val="24"/>
          <w:szCs w:val="24"/>
        </w:rPr>
        <w:t>, Y.</w:t>
      </w:r>
      <w:r w:rsidRPr="006332FF">
        <w:rPr>
          <w:i/>
          <w:iCs/>
          <w:sz w:val="24"/>
          <w:szCs w:val="24"/>
        </w:rPr>
        <w:t xml:space="preserve">, Okoli, C.T.C., </w:t>
      </w:r>
      <w:proofErr w:type="spellStart"/>
      <w:r w:rsidRPr="006332FF">
        <w:rPr>
          <w:i/>
          <w:iCs/>
          <w:sz w:val="24"/>
          <w:szCs w:val="24"/>
        </w:rPr>
        <w:t>Studts</w:t>
      </w:r>
      <w:proofErr w:type="spellEnd"/>
      <w:r w:rsidRPr="006332FF">
        <w:rPr>
          <w:i/>
          <w:iCs/>
          <w:sz w:val="24"/>
          <w:szCs w:val="24"/>
        </w:rPr>
        <w:t xml:space="preserve">, C., </w:t>
      </w:r>
      <w:proofErr w:type="spellStart"/>
      <w:r w:rsidRPr="006332FF">
        <w:rPr>
          <w:i/>
          <w:iCs/>
          <w:sz w:val="24"/>
          <w:szCs w:val="24"/>
        </w:rPr>
        <w:t>Rayens</w:t>
      </w:r>
      <w:proofErr w:type="spellEnd"/>
      <w:r w:rsidRPr="006332FF">
        <w:rPr>
          <w:i/>
          <w:iCs/>
          <w:sz w:val="24"/>
          <w:szCs w:val="24"/>
        </w:rPr>
        <w:t>, M., Hahn, E., (2019, April). Psychological and Mental Illness correlates of Nicotine Withdrawal. The 14</w:t>
      </w:r>
      <w:r w:rsidRPr="006332FF">
        <w:rPr>
          <w:i/>
          <w:iCs/>
          <w:sz w:val="24"/>
          <w:szCs w:val="24"/>
          <w:vertAlign w:val="superscript"/>
        </w:rPr>
        <w:t>th</w:t>
      </w:r>
      <w:r w:rsidRPr="006332FF">
        <w:rPr>
          <w:i/>
          <w:iCs/>
          <w:sz w:val="24"/>
          <w:szCs w:val="24"/>
        </w:rPr>
        <w:t xml:space="preserve"> Annual Center for Clinical and Translational Science conference &amp; College of Nursing Scholarship Showcase, University of Kentucky, Lexington, KY, U.S.A (Poster</w:t>
      </w:r>
      <w:proofErr w:type="gramStart"/>
      <w:r w:rsidRPr="006332FF">
        <w:rPr>
          <w:i/>
          <w:iCs/>
          <w:sz w:val="24"/>
          <w:szCs w:val="24"/>
        </w:rPr>
        <w:t>).</w:t>
      </w:r>
      <w:r w:rsidR="00232826">
        <w:rPr>
          <w:i/>
          <w:iCs/>
          <w:sz w:val="24"/>
          <w:szCs w:val="24"/>
        </w:rPr>
        <w:t>*</w:t>
      </w:r>
      <w:proofErr w:type="gramEnd"/>
    </w:p>
    <w:p w14:paraId="1ECB2A3D" w14:textId="77777777" w:rsidR="00800A8B" w:rsidRPr="006332FF" w:rsidRDefault="00800A8B" w:rsidP="004D1652">
      <w:pPr>
        <w:rPr>
          <w:bCs/>
          <w:sz w:val="24"/>
          <w:szCs w:val="24"/>
        </w:rPr>
      </w:pPr>
    </w:p>
    <w:p w14:paraId="73201776" w14:textId="77777777" w:rsidR="00800A8B" w:rsidRPr="006332FF" w:rsidRDefault="00800A8B" w:rsidP="00800A8B">
      <w:pPr>
        <w:rPr>
          <w:i/>
          <w:iCs/>
          <w:sz w:val="24"/>
          <w:szCs w:val="24"/>
        </w:rPr>
      </w:pPr>
      <w:r w:rsidRPr="006332FF">
        <w:rPr>
          <w:i/>
          <w:iCs/>
          <w:sz w:val="24"/>
          <w:szCs w:val="24"/>
        </w:rPr>
        <w:t xml:space="preserve">Williams, L., Gomez, M., Shelton, B., Mullet, T., </w:t>
      </w:r>
      <w:r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Pr="006332FF">
        <w:rPr>
          <w:b/>
          <w:bCs/>
          <w:i/>
          <w:iCs/>
          <w:sz w:val="24"/>
          <w:szCs w:val="24"/>
        </w:rPr>
        <w:t>, Y.</w:t>
      </w:r>
      <w:r w:rsidRPr="006332FF">
        <w:rPr>
          <w:i/>
          <w:iCs/>
          <w:sz w:val="24"/>
          <w:szCs w:val="24"/>
        </w:rPr>
        <w:t xml:space="preserve">, </w:t>
      </w:r>
      <w:proofErr w:type="spellStart"/>
      <w:r w:rsidRPr="006332FF">
        <w:rPr>
          <w:i/>
          <w:iCs/>
          <w:sz w:val="24"/>
          <w:szCs w:val="24"/>
        </w:rPr>
        <w:t>Studts</w:t>
      </w:r>
      <w:proofErr w:type="spellEnd"/>
      <w:r w:rsidRPr="006332FF">
        <w:rPr>
          <w:i/>
          <w:iCs/>
          <w:sz w:val="24"/>
          <w:szCs w:val="24"/>
        </w:rPr>
        <w:t>, J., (2019, April) Kentucky-Community Cancer Awareness Research and Education (K-CARE): Community Engagement to Reach Disparate Populations in Western Kentucky. The 14</w:t>
      </w:r>
      <w:r w:rsidRPr="006332FF">
        <w:rPr>
          <w:i/>
          <w:iCs/>
          <w:sz w:val="24"/>
          <w:szCs w:val="24"/>
          <w:vertAlign w:val="superscript"/>
        </w:rPr>
        <w:t>th</w:t>
      </w:r>
      <w:r w:rsidRPr="006332FF">
        <w:rPr>
          <w:i/>
          <w:iCs/>
          <w:sz w:val="24"/>
          <w:szCs w:val="24"/>
        </w:rPr>
        <w:t xml:space="preserve"> Annual Center for Clinical and Translational Science conference &amp; College of Nursing Scholarship Showcase, University of Kentucky, Lexington, KY, U.S.A (Poster</w:t>
      </w:r>
      <w:proofErr w:type="gramStart"/>
      <w:r w:rsidRPr="006332FF">
        <w:rPr>
          <w:i/>
          <w:iCs/>
          <w:sz w:val="24"/>
          <w:szCs w:val="24"/>
        </w:rPr>
        <w:t>).</w:t>
      </w:r>
      <w:r w:rsidR="00232826">
        <w:rPr>
          <w:i/>
          <w:iCs/>
          <w:sz w:val="24"/>
          <w:szCs w:val="24"/>
        </w:rPr>
        <w:t>*</w:t>
      </w:r>
      <w:proofErr w:type="gramEnd"/>
    </w:p>
    <w:p w14:paraId="3130F7A3" w14:textId="77777777" w:rsidR="00800A8B" w:rsidRPr="006332FF" w:rsidRDefault="00800A8B" w:rsidP="004D1652">
      <w:pPr>
        <w:rPr>
          <w:bCs/>
          <w:sz w:val="24"/>
          <w:szCs w:val="24"/>
        </w:rPr>
      </w:pPr>
    </w:p>
    <w:p w14:paraId="3E99061A" w14:textId="77777777" w:rsidR="00D94B4B" w:rsidRPr="006332FF" w:rsidRDefault="00D94B4B" w:rsidP="00D94B4B">
      <w:pPr>
        <w:rPr>
          <w:i/>
          <w:iCs/>
          <w:sz w:val="24"/>
          <w:szCs w:val="24"/>
        </w:rPr>
      </w:pPr>
      <w:r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Pr="006332FF">
        <w:rPr>
          <w:b/>
          <w:bCs/>
          <w:i/>
          <w:iCs/>
          <w:sz w:val="24"/>
          <w:szCs w:val="24"/>
        </w:rPr>
        <w:t>, Y.</w:t>
      </w:r>
      <w:r w:rsidRPr="006332FF">
        <w:rPr>
          <w:i/>
          <w:iCs/>
          <w:sz w:val="24"/>
          <w:szCs w:val="24"/>
        </w:rPr>
        <w:t>, Okoli, C.T.C., (2019, June). Estimating Nicotine Consumption among Poly-Tobacco Users. Compassion: Research and Practice Initiatives Day (RAPID), Eastern State Hospital, Lexington, KY, U.S.A (Podium).</w:t>
      </w:r>
    </w:p>
    <w:p w14:paraId="0F8BDDC7" w14:textId="77777777" w:rsidR="00D94B4B" w:rsidRPr="006332FF" w:rsidRDefault="00D94B4B" w:rsidP="004D1652">
      <w:pPr>
        <w:rPr>
          <w:bCs/>
          <w:sz w:val="24"/>
          <w:szCs w:val="24"/>
        </w:rPr>
      </w:pPr>
    </w:p>
    <w:p w14:paraId="03C7D5F7" w14:textId="77777777" w:rsidR="00D94B4B" w:rsidRDefault="00D94B4B" w:rsidP="00D94B4B">
      <w:pPr>
        <w:rPr>
          <w:i/>
          <w:iCs/>
          <w:sz w:val="24"/>
          <w:szCs w:val="24"/>
        </w:rPr>
      </w:pPr>
      <w:r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Pr="006332FF">
        <w:rPr>
          <w:b/>
          <w:bCs/>
          <w:i/>
          <w:iCs/>
          <w:sz w:val="24"/>
          <w:szCs w:val="24"/>
        </w:rPr>
        <w:t>, Y.</w:t>
      </w:r>
      <w:r w:rsidRPr="006332FF">
        <w:rPr>
          <w:i/>
          <w:iCs/>
          <w:sz w:val="24"/>
          <w:szCs w:val="24"/>
        </w:rPr>
        <w:t xml:space="preserve">, Okoli, C.T.C., </w:t>
      </w:r>
      <w:proofErr w:type="spellStart"/>
      <w:r w:rsidRPr="006332FF">
        <w:rPr>
          <w:i/>
          <w:iCs/>
          <w:sz w:val="24"/>
          <w:szCs w:val="24"/>
        </w:rPr>
        <w:t>Studts</w:t>
      </w:r>
      <w:proofErr w:type="spellEnd"/>
      <w:r w:rsidRPr="006332FF">
        <w:rPr>
          <w:i/>
          <w:iCs/>
          <w:sz w:val="24"/>
          <w:szCs w:val="24"/>
        </w:rPr>
        <w:t xml:space="preserve">, C., </w:t>
      </w:r>
      <w:proofErr w:type="spellStart"/>
      <w:r w:rsidRPr="006332FF">
        <w:rPr>
          <w:i/>
          <w:iCs/>
          <w:sz w:val="24"/>
          <w:szCs w:val="24"/>
        </w:rPr>
        <w:t>Rayens</w:t>
      </w:r>
      <w:proofErr w:type="spellEnd"/>
      <w:r w:rsidRPr="006332FF">
        <w:rPr>
          <w:i/>
          <w:iCs/>
          <w:sz w:val="24"/>
          <w:szCs w:val="24"/>
        </w:rPr>
        <w:t xml:space="preserve">, M., Hahn, E., (2019, </w:t>
      </w:r>
      <w:r w:rsidR="00133533">
        <w:rPr>
          <w:i/>
          <w:iCs/>
          <w:sz w:val="24"/>
          <w:szCs w:val="24"/>
        </w:rPr>
        <w:t>August</w:t>
      </w:r>
      <w:r w:rsidRPr="006332FF">
        <w:rPr>
          <w:i/>
          <w:iCs/>
          <w:sz w:val="24"/>
          <w:szCs w:val="24"/>
        </w:rPr>
        <w:t>).</w:t>
      </w:r>
      <w:r w:rsidRPr="006332FF">
        <w:rPr>
          <w:b/>
          <w:bCs/>
          <w:sz w:val="24"/>
          <w:szCs w:val="24"/>
        </w:rPr>
        <w:t xml:space="preserve"> </w:t>
      </w:r>
      <w:r w:rsidRPr="006332FF">
        <w:rPr>
          <w:i/>
          <w:iCs/>
          <w:sz w:val="24"/>
          <w:szCs w:val="24"/>
        </w:rPr>
        <w:t xml:space="preserve">The Psychometric Properties of the Minnesota Nicotine Withdrawal Scale </w:t>
      </w:r>
      <w:r w:rsidR="00EC7CC0">
        <w:rPr>
          <w:i/>
          <w:iCs/>
          <w:sz w:val="24"/>
          <w:szCs w:val="24"/>
        </w:rPr>
        <w:t>A</w:t>
      </w:r>
      <w:r w:rsidRPr="006332FF">
        <w:rPr>
          <w:i/>
          <w:iCs/>
          <w:sz w:val="24"/>
          <w:szCs w:val="24"/>
        </w:rPr>
        <w:t>mong Patients with Mental Illness. National Conference on Tobacco or Health (NCTOH), Minneapolis, MN, U.S.A (Poster</w:t>
      </w:r>
      <w:proofErr w:type="gramStart"/>
      <w:r w:rsidRPr="006332FF">
        <w:rPr>
          <w:i/>
          <w:iCs/>
          <w:sz w:val="24"/>
          <w:szCs w:val="24"/>
        </w:rPr>
        <w:t>).</w:t>
      </w:r>
      <w:r w:rsidR="00232826">
        <w:rPr>
          <w:i/>
          <w:iCs/>
          <w:sz w:val="24"/>
          <w:szCs w:val="24"/>
        </w:rPr>
        <w:t>*</w:t>
      </w:r>
      <w:proofErr w:type="gramEnd"/>
    </w:p>
    <w:p w14:paraId="246820D3" w14:textId="77777777" w:rsidR="00133533" w:rsidRDefault="00133533" w:rsidP="00D94B4B">
      <w:pPr>
        <w:rPr>
          <w:i/>
          <w:iCs/>
          <w:sz w:val="24"/>
          <w:szCs w:val="24"/>
        </w:rPr>
      </w:pPr>
    </w:p>
    <w:p w14:paraId="49C00C0E" w14:textId="77777777" w:rsidR="0078355F" w:rsidRPr="006332FF" w:rsidRDefault="0078355F" w:rsidP="0078355F">
      <w:pPr>
        <w:rPr>
          <w:i/>
          <w:iCs/>
          <w:sz w:val="24"/>
          <w:szCs w:val="24"/>
        </w:rPr>
      </w:pPr>
      <w:r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Pr="006332FF">
        <w:rPr>
          <w:b/>
          <w:bCs/>
          <w:i/>
          <w:iCs/>
          <w:sz w:val="24"/>
          <w:szCs w:val="24"/>
        </w:rPr>
        <w:t>, Y.</w:t>
      </w:r>
      <w:r w:rsidRPr="006332FF">
        <w:rPr>
          <w:i/>
          <w:iCs/>
          <w:sz w:val="24"/>
          <w:szCs w:val="24"/>
        </w:rPr>
        <w:t xml:space="preserve">, (2019, </w:t>
      </w:r>
      <w:r>
        <w:rPr>
          <w:i/>
          <w:iCs/>
          <w:sz w:val="24"/>
          <w:szCs w:val="24"/>
        </w:rPr>
        <w:t>Oct</w:t>
      </w:r>
      <w:r w:rsidRPr="006332FF">
        <w:rPr>
          <w:i/>
          <w:iCs/>
          <w:sz w:val="24"/>
          <w:szCs w:val="24"/>
        </w:rPr>
        <w:t xml:space="preserve">). </w:t>
      </w:r>
      <w:r>
        <w:rPr>
          <w:i/>
          <w:iCs/>
          <w:sz w:val="24"/>
          <w:szCs w:val="24"/>
        </w:rPr>
        <w:t>The Psychometric Properties of The Minnesota Tobacco Withdrawal Scale</w:t>
      </w:r>
      <w:r w:rsidRPr="006332FF">
        <w:rPr>
          <w:i/>
          <w:iCs/>
          <w:sz w:val="24"/>
          <w:szCs w:val="24"/>
        </w:rPr>
        <w:t>,</w:t>
      </w:r>
      <w:r>
        <w:rPr>
          <w:i/>
          <w:iCs/>
          <w:sz w:val="24"/>
          <w:szCs w:val="24"/>
        </w:rPr>
        <w:t xml:space="preserve"> Delta Psi At-Large Evidence-Based Practice Presentations and Fall Meeting, Sigma Theta Tau International. Lexington, KY,</w:t>
      </w:r>
      <w:r w:rsidRPr="006332FF">
        <w:rPr>
          <w:i/>
          <w:iCs/>
          <w:sz w:val="24"/>
          <w:szCs w:val="24"/>
        </w:rPr>
        <w:t xml:space="preserve"> U.S.A (Po</w:t>
      </w:r>
      <w:r>
        <w:rPr>
          <w:i/>
          <w:iCs/>
          <w:sz w:val="24"/>
          <w:szCs w:val="24"/>
        </w:rPr>
        <w:t>dium</w:t>
      </w:r>
      <w:r w:rsidRPr="006332FF">
        <w:rPr>
          <w:i/>
          <w:iCs/>
          <w:sz w:val="24"/>
          <w:szCs w:val="24"/>
        </w:rPr>
        <w:t>)</w:t>
      </w:r>
      <w:r>
        <w:rPr>
          <w:i/>
          <w:iCs/>
          <w:sz w:val="24"/>
          <w:szCs w:val="24"/>
        </w:rPr>
        <w:t>.</w:t>
      </w:r>
    </w:p>
    <w:p w14:paraId="679B40E9" w14:textId="77777777" w:rsidR="00D94B4B" w:rsidRPr="006332FF" w:rsidRDefault="00D94B4B" w:rsidP="004D1652">
      <w:pPr>
        <w:rPr>
          <w:bCs/>
          <w:sz w:val="24"/>
          <w:szCs w:val="24"/>
        </w:rPr>
      </w:pPr>
    </w:p>
    <w:p w14:paraId="4A1623F4" w14:textId="77777777" w:rsidR="00D94B4B" w:rsidRPr="006332FF" w:rsidRDefault="00D94B4B" w:rsidP="00D94B4B">
      <w:pPr>
        <w:rPr>
          <w:i/>
          <w:iCs/>
          <w:sz w:val="24"/>
          <w:szCs w:val="24"/>
        </w:rPr>
      </w:pPr>
      <w:bookmarkStart w:id="0" w:name="_Hlk21966994"/>
      <w:r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Pr="006332FF">
        <w:rPr>
          <w:b/>
          <w:bCs/>
          <w:i/>
          <w:iCs/>
          <w:sz w:val="24"/>
          <w:szCs w:val="24"/>
        </w:rPr>
        <w:t>, Y.</w:t>
      </w:r>
      <w:r w:rsidRPr="006332FF">
        <w:rPr>
          <w:i/>
          <w:iCs/>
          <w:sz w:val="24"/>
          <w:szCs w:val="24"/>
        </w:rPr>
        <w:t>, Okoli, C.T.C., Williams, L. (2019, Nov). Using Cigarette-Equivalents to Estimate Nicotine Consumption Among Poly Tobacco Users. American Public Health Association, Philadelphia, PA, U.S.A (Poster</w:t>
      </w:r>
      <w:proofErr w:type="gramStart"/>
      <w:r w:rsidRPr="006332FF">
        <w:rPr>
          <w:i/>
          <w:iCs/>
          <w:sz w:val="24"/>
          <w:szCs w:val="24"/>
        </w:rPr>
        <w:t>).</w:t>
      </w:r>
      <w:r w:rsidR="00232826">
        <w:rPr>
          <w:i/>
          <w:iCs/>
          <w:sz w:val="24"/>
          <w:szCs w:val="24"/>
        </w:rPr>
        <w:t>*</w:t>
      </w:r>
      <w:proofErr w:type="gramEnd"/>
    </w:p>
    <w:bookmarkEnd w:id="0"/>
    <w:p w14:paraId="4E6E2467" w14:textId="77777777" w:rsidR="00D94B4B" w:rsidRPr="006332FF" w:rsidRDefault="00D94B4B" w:rsidP="004D1652">
      <w:pPr>
        <w:rPr>
          <w:bCs/>
          <w:sz w:val="24"/>
          <w:szCs w:val="24"/>
        </w:rPr>
      </w:pPr>
    </w:p>
    <w:p w14:paraId="7277584F" w14:textId="77777777" w:rsidR="00D94B4B" w:rsidRDefault="00B5549C" w:rsidP="00D94B4B">
      <w:pPr>
        <w:rPr>
          <w:i/>
          <w:iCs/>
          <w:sz w:val="24"/>
          <w:szCs w:val="24"/>
        </w:rPr>
      </w:pPr>
      <w:bookmarkStart w:id="1" w:name="_Hlk21967040"/>
      <w:r>
        <w:rPr>
          <w:i/>
          <w:iCs/>
          <w:sz w:val="24"/>
          <w:szCs w:val="24"/>
        </w:rPr>
        <w:t xml:space="preserve">Daniels, L., </w:t>
      </w:r>
      <w:r w:rsidR="00D94B4B" w:rsidRPr="006332FF">
        <w:rPr>
          <w:i/>
          <w:iCs/>
          <w:sz w:val="24"/>
          <w:szCs w:val="24"/>
        </w:rPr>
        <w:t xml:space="preserve">Okoli, C.T.C., </w:t>
      </w:r>
      <w:r w:rsidR="001B326A" w:rsidRPr="006332FF">
        <w:rPr>
          <w:b/>
          <w:bCs/>
          <w:i/>
          <w:iCs/>
          <w:sz w:val="24"/>
          <w:szCs w:val="24"/>
        </w:rPr>
        <w:t>Al-</w:t>
      </w:r>
      <w:proofErr w:type="spellStart"/>
      <w:r w:rsidR="001B326A" w:rsidRPr="006332FF">
        <w:rPr>
          <w:b/>
          <w:bCs/>
          <w:i/>
          <w:iCs/>
          <w:sz w:val="24"/>
          <w:szCs w:val="24"/>
        </w:rPr>
        <w:t>Mrayat</w:t>
      </w:r>
      <w:proofErr w:type="spellEnd"/>
      <w:r w:rsidR="001B326A" w:rsidRPr="006332FF">
        <w:rPr>
          <w:b/>
          <w:bCs/>
          <w:i/>
          <w:iCs/>
          <w:sz w:val="24"/>
          <w:szCs w:val="24"/>
        </w:rPr>
        <w:t>, Y.</w:t>
      </w:r>
      <w:r w:rsidR="001B326A" w:rsidRPr="006332FF">
        <w:rPr>
          <w:i/>
          <w:iCs/>
          <w:sz w:val="24"/>
          <w:szCs w:val="24"/>
        </w:rPr>
        <w:t xml:space="preserve">, </w:t>
      </w:r>
      <w:r w:rsidR="00D94B4B" w:rsidRPr="006332FF">
        <w:rPr>
          <w:i/>
          <w:iCs/>
          <w:sz w:val="24"/>
          <w:szCs w:val="24"/>
        </w:rPr>
        <w:t>Williams, L., (2019, Nov). Changes in tobacco treatment measures in a state psychiatric hospital in Kentucky: A forty-month trajectory. American Public Health Association, Philadelphia, PA, U.S.A (Poster</w:t>
      </w:r>
      <w:proofErr w:type="gramStart"/>
      <w:r w:rsidR="00D94B4B" w:rsidRPr="006332FF">
        <w:rPr>
          <w:i/>
          <w:iCs/>
          <w:sz w:val="24"/>
          <w:szCs w:val="24"/>
        </w:rPr>
        <w:t>).</w:t>
      </w:r>
      <w:r w:rsidR="00232826">
        <w:rPr>
          <w:i/>
          <w:iCs/>
          <w:sz w:val="24"/>
          <w:szCs w:val="24"/>
        </w:rPr>
        <w:t>*</w:t>
      </w:r>
      <w:proofErr w:type="gramEnd"/>
    </w:p>
    <w:bookmarkEnd w:id="1"/>
    <w:p w14:paraId="6783C72F" w14:textId="77777777" w:rsidR="008F1452" w:rsidRDefault="008F1452" w:rsidP="008F1452">
      <w:pPr>
        <w:ind w:left="720"/>
        <w:rPr>
          <w:i/>
          <w:iCs/>
          <w:sz w:val="24"/>
          <w:szCs w:val="24"/>
        </w:rPr>
      </w:pPr>
    </w:p>
    <w:p w14:paraId="457D32E9" w14:textId="77777777" w:rsidR="00AA578E" w:rsidRPr="008F1452" w:rsidRDefault="008F1452" w:rsidP="008F1452">
      <w:pPr>
        <w:rPr>
          <w:i/>
          <w:iCs/>
          <w:sz w:val="24"/>
          <w:szCs w:val="24"/>
        </w:rPr>
      </w:pPr>
      <w:r w:rsidRPr="008F1452">
        <w:rPr>
          <w:i/>
          <w:iCs/>
          <w:sz w:val="24"/>
          <w:szCs w:val="24"/>
        </w:rPr>
        <w:t xml:space="preserve">Jones, D., Dungan, J., </w:t>
      </w:r>
      <w:r w:rsidRPr="008F1452">
        <w:rPr>
          <w:b/>
          <w:bCs/>
          <w:i/>
          <w:iCs/>
          <w:sz w:val="24"/>
          <w:szCs w:val="24"/>
        </w:rPr>
        <w:t>Al-</w:t>
      </w:r>
      <w:proofErr w:type="spellStart"/>
      <w:r w:rsidRPr="008F1452">
        <w:rPr>
          <w:b/>
          <w:bCs/>
          <w:i/>
          <w:iCs/>
          <w:sz w:val="24"/>
          <w:szCs w:val="24"/>
        </w:rPr>
        <w:t>Mrayat</w:t>
      </w:r>
      <w:proofErr w:type="spellEnd"/>
      <w:r w:rsidRPr="008F1452">
        <w:rPr>
          <w:b/>
          <w:bCs/>
          <w:i/>
          <w:iCs/>
          <w:sz w:val="24"/>
          <w:szCs w:val="24"/>
        </w:rPr>
        <w:t>, Y.</w:t>
      </w:r>
      <w:r w:rsidRPr="008F1452">
        <w:rPr>
          <w:i/>
          <w:iCs/>
          <w:sz w:val="24"/>
          <w:szCs w:val="24"/>
        </w:rPr>
        <w:t xml:space="preserve">, Okoli, C.T.C (2020, July). A psychometric analysis of an organization-developed tool: The KVC Kentucky consumer and family member experience and satisfaction surveys. 33rd Research &amp; Policy Conference on Child, Adolescent, and Young Adult Behavioral Health, Tampa, Florida </w:t>
      </w:r>
      <w:hyperlink r:id="rId7" w:history="1">
        <w:r w:rsidRPr="008F1452">
          <w:rPr>
            <w:i/>
            <w:iCs/>
            <w:sz w:val="24"/>
            <w:szCs w:val="24"/>
          </w:rPr>
          <w:t>http://www.cmhconference.com/</w:t>
        </w:r>
      </w:hyperlink>
      <w:r w:rsidRPr="008F1452">
        <w:rPr>
          <w:i/>
          <w:iCs/>
          <w:sz w:val="24"/>
          <w:szCs w:val="24"/>
        </w:rPr>
        <w:t xml:space="preserve"> (Webinar)</w:t>
      </w:r>
      <w:r w:rsidR="00B827E5" w:rsidRPr="008F1452">
        <w:rPr>
          <w:i/>
          <w:iCs/>
          <w:sz w:val="24"/>
          <w:szCs w:val="24"/>
        </w:rPr>
        <w:t>*</w:t>
      </w:r>
    </w:p>
    <w:p w14:paraId="6F16F081" w14:textId="77777777" w:rsidR="00B827E5" w:rsidRDefault="00B827E5" w:rsidP="00AA578E">
      <w:pPr>
        <w:rPr>
          <w:i/>
          <w:iCs/>
          <w:sz w:val="24"/>
          <w:szCs w:val="24"/>
        </w:rPr>
      </w:pPr>
    </w:p>
    <w:p w14:paraId="5E15793A" w14:textId="1B29EAE7" w:rsidR="005243C6" w:rsidRDefault="00B827E5" w:rsidP="005243C6">
      <w:pPr>
        <w:rPr>
          <w:sz w:val="24"/>
          <w:szCs w:val="24"/>
        </w:rPr>
      </w:pPr>
      <w:proofErr w:type="spellStart"/>
      <w:r w:rsidRPr="00B827E5">
        <w:rPr>
          <w:i/>
          <w:iCs/>
          <w:sz w:val="24"/>
          <w:szCs w:val="24"/>
        </w:rPr>
        <w:t>Abufarsakh</w:t>
      </w:r>
      <w:proofErr w:type="spellEnd"/>
      <w:r w:rsidRPr="00B827E5">
        <w:rPr>
          <w:i/>
          <w:iCs/>
          <w:sz w:val="24"/>
          <w:szCs w:val="24"/>
        </w:rPr>
        <w:t xml:space="preserve">, B., </w:t>
      </w:r>
      <w:r w:rsidRPr="00B827E5">
        <w:rPr>
          <w:b/>
          <w:bCs/>
          <w:i/>
          <w:iCs/>
          <w:sz w:val="24"/>
          <w:szCs w:val="24"/>
        </w:rPr>
        <w:t>Al-</w:t>
      </w:r>
      <w:proofErr w:type="spellStart"/>
      <w:r w:rsidRPr="00B827E5">
        <w:rPr>
          <w:b/>
          <w:bCs/>
          <w:i/>
          <w:iCs/>
          <w:sz w:val="24"/>
          <w:szCs w:val="24"/>
        </w:rPr>
        <w:t>Mrayat</w:t>
      </w:r>
      <w:proofErr w:type="spellEnd"/>
      <w:r w:rsidRPr="00B827E5">
        <w:rPr>
          <w:b/>
          <w:bCs/>
          <w:i/>
          <w:iCs/>
          <w:sz w:val="24"/>
          <w:szCs w:val="24"/>
        </w:rPr>
        <w:t>. Y.</w:t>
      </w:r>
      <w:r w:rsidRPr="00B827E5">
        <w:rPr>
          <w:i/>
          <w:iCs/>
          <w:sz w:val="24"/>
          <w:szCs w:val="24"/>
        </w:rPr>
        <w:t>, Okoli, C.T.C.  </w:t>
      </w:r>
      <w:r w:rsidRPr="00AC2277">
        <w:rPr>
          <w:i/>
          <w:iCs/>
          <w:sz w:val="24"/>
          <w:szCs w:val="24"/>
        </w:rPr>
        <w:t>(2020, April).</w:t>
      </w:r>
      <w:r w:rsidRPr="00B827E5">
        <w:rPr>
          <w:i/>
          <w:iCs/>
          <w:sz w:val="24"/>
          <w:szCs w:val="24"/>
        </w:rPr>
        <w:t> Tobacco Treatment Success: Four-Year Outcomes of a Nurse-Led Tobacco Treatment Service in a Tobacco Free State-Psychiatric Setting. 34th American Psychiatric Nurses Association Conference, Lake Buena Vista, Florida, U.S.A</w:t>
      </w:r>
    </w:p>
    <w:p w14:paraId="78D8835A" w14:textId="77777777" w:rsidR="005243C6" w:rsidRDefault="005243C6" w:rsidP="005243C6">
      <w:pPr>
        <w:rPr>
          <w:sz w:val="24"/>
          <w:szCs w:val="24"/>
        </w:rPr>
      </w:pPr>
    </w:p>
    <w:p w14:paraId="2534195F" w14:textId="05409920" w:rsidR="005243C6" w:rsidRDefault="005243C6" w:rsidP="005243C6">
      <w:pPr>
        <w:rPr>
          <w:i/>
          <w:iCs/>
          <w:sz w:val="24"/>
          <w:szCs w:val="24"/>
        </w:rPr>
      </w:pPr>
      <w:r w:rsidRPr="005243C6">
        <w:rPr>
          <w:i/>
          <w:iCs/>
          <w:sz w:val="24"/>
          <w:szCs w:val="24"/>
        </w:rPr>
        <w:t xml:space="preserve">Maria L. Gomez, Jamie L. </w:t>
      </w:r>
      <w:proofErr w:type="spellStart"/>
      <w:r w:rsidRPr="005243C6">
        <w:rPr>
          <w:i/>
          <w:iCs/>
          <w:sz w:val="24"/>
          <w:szCs w:val="24"/>
        </w:rPr>
        <w:t>Studts</w:t>
      </w:r>
      <w:proofErr w:type="spellEnd"/>
      <w:r w:rsidRPr="005243C6">
        <w:rPr>
          <w:i/>
          <w:iCs/>
          <w:sz w:val="24"/>
          <w:szCs w:val="24"/>
        </w:rPr>
        <w:t>, Brent J. Shelton,</w:t>
      </w:r>
      <w:r>
        <w:rPr>
          <w:i/>
          <w:iCs/>
          <w:sz w:val="24"/>
          <w:szCs w:val="24"/>
        </w:rPr>
        <w:t xml:space="preserve"> </w:t>
      </w:r>
      <w:r w:rsidRPr="005243C6">
        <w:rPr>
          <w:b/>
          <w:bCs/>
          <w:i/>
          <w:iCs/>
          <w:sz w:val="24"/>
          <w:szCs w:val="24"/>
        </w:rPr>
        <w:t>Yazan Al-</w:t>
      </w:r>
      <w:proofErr w:type="spellStart"/>
      <w:r w:rsidRPr="005243C6">
        <w:rPr>
          <w:b/>
          <w:bCs/>
          <w:i/>
          <w:iCs/>
          <w:sz w:val="24"/>
          <w:szCs w:val="24"/>
        </w:rPr>
        <w:t>Mrayat</w:t>
      </w:r>
      <w:proofErr w:type="spellEnd"/>
      <w:r w:rsidRPr="005243C6">
        <w:rPr>
          <w:i/>
          <w:iCs/>
          <w:sz w:val="24"/>
          <w:szCs w:val="24"/>
        </w:rPr>
        <w:t>, Timothy W. Mullett, Debbie Zuerner Johnson, and </w:t>
      </w:r>
      <w:proofErr w:type="spellStart"/>
      <w:r w:rsidRPr="005243C6">
        <w:rPr>
          <w:i/>
          <w:iCs/>
          <w:sz w:val="24"/>
          <w:szCs w:val="24"/>
        </w:rPr>
        <w:t>Lovoria</w:t>
      </w:r>
      <w:proofErr w:type="spellEnd"/>
      <w:r w:rsidRPr="005243C6">
        <w:rPr>
          <w:i/>
          <w:iCs/>
          <w:sz w:val="24"/>
          <w:szCs w:val="24"/>
        </w:rPr>
        <w:t xml:space="preserve"> B. Williams</w:t>
      </w:r>
      <w:r>
        <w:rPr>
          <w:i/>
          <w:iCs/>
          <w:sz w:val="24"/>
          <w:szCs w:val="24"/>
        </w:rPr>
        <w:t xml:space="preserve"> </w:t>
      </w:r>
      <w:r w:rsidRPr="00AC2277">
        <w:rPr>
          <w:i/>
          <w:iCs/>
          <w:sz w:val="24"/>
          <w:szCs w:val="24"/>
        </w:rPr>
        <w:t>(2020, Oct).</w:t>
      </w:r>
      <w:r>
        <w:rPr>
          <w:i/>
          <w:iCs/>
          <w:sz w:val="24"/>
          <w:szCs w:val="24"/>
        </w:rPr>
        <w:t xml:space="preserve"> </w:t>
      </w:r>
      <w:r w:rsidRPr="005243C6">
        <w:rPr>
          <w:i/>
          <w:iCs/>
          <w:sz w:val="24"/>
          <w:szCs w:val="24"/>
        </w:rPr>
        <w:t xml:space="preserve">Community partnership to implement a lung cancer education, prevention, and screening program in western Kentucky. </w:t>
      </w:r>
      <w:r w:rsidRPr="006332FF">
        <w:rPr>
          <w:i/>
          <w:iCs/>
          <w:sz w:val="24"/>
          <w:szCs w:val="24"/>
        </w:rPr>
        <w:t xml:space="preserve">American Public Health Association, </w:t>
      </w:r>
      <w:r>
        <w:rPr>
          <w:i/>
          <w:iCs/>
          <w:sz w:val="24"/>
          <w:szCs w:val="24"/>
        </w:rPr>
        <w:t>San Francisco</w:t>
      </w:r>
      <w:r w:rsidRPr="006332FF">
        <w:rPr>
          <w:i/>
          <w:iCs/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CA</w:t>
      </w:r>
      <w:r w:rsidRPr="006332FF">
        <w:rPr>
          <w:i/>
          <w:iCs/>
          <w:sz w:val="24"/>
          <w:szCs w:val="24"/>
        </w:rPr>
        <w:t>, U.S.A.</w:t>
      </w:r>
      <w:r>
        <w:rPr>
          <w:i/>
          <w:iCs/>
          <w:sz w:val="24"/>
          <w:szCs w:val="24"/>
        </w:rPr>
        <w:t>*</w:t>
      </w:r>
    </w:p>
    <w:p w14:paraId="5ABE06C9" w14:textId="77777777" w:rsidR="00117ABC" w:rsidRDefault="00117ABC" w:rsidP="005243C6">
      <w:pPr>
        <w:rPr>
          <w:i/>
          <w:iCs/>
          <w:sz w:val="24"/>
          <w:szCs w:val="24"/>
        </w:rPr>
      </w:pPr>
    </w:p>
    <w:p w14:paraId="47172C7A" w14:textId="5485F57D" w:rsidR="00265B82" w:rsidRDefault="00117ABC" w:rsidP="00265B82">
      <w:pPr>
        <w:rPr>
          <w:i/>
          <w:iCs/>
          <w:sz w:val="24"/>
          <w:szCs w:val="24"/>
        </w:rPr>
      </w:pPr>
      <w:proofErr w:type="spellStart"/>
      <w:r w:rsidRPr="00265B82">
        <w:rPr>
          <w:i/>
          <w:iCs/>
          <w:sz w:val="24"/>
          <w:szCs w:val="24"/>
        </w:rPr>
        <w:t>Lovoria</w:t>
      </w:r>
      <w:proofErr w:type="spellEnd"/>
      <w:r w:rsidRPr="00265B82">
        <w:rPr>
          <w:i/>
          <w:iCs/>
          <w:sz w:val="24"/>
          <w:szCs w:val="24"/>
        </w:rPr>
        <w:t xml:space="preserve"> B. Williams, Brent J. Shelton, María L. Gómez, </w:t>
      </w:r>
      <w:r w:rsidRPr="00265B82">
        <w:rPr>
          <w:b/>
          <w:bCs/>
          <w:i/>
          <w:iCs/>
          <w:sz w:val="24"/>
          <w:szCs w:val="24"/>
        </w:rPr>
        <w:t>Yazan Al-</w:t>
      </w:r>
      <w:proofErr w:type="spellStart"/>
      <w:r w:rsidRPr="00265B82">
        <w:rPr>
          <w:b/>
          <w:bCs/>
          <w:i/>
          <w:iCs/>
          <w:sz w:val="24"/>
          <w:szCs w:val="24"/>
        </w:rPr>
        <w:t>Mrayat</w:t>
      </w:r>
      <w:proofErr w:type="spellEnd"/>
      <w:r w:rsidRPr="00265B82">
        <w:rPr>
          <w:i/>
          <w:iCs/>
          <w:sz w:val="24"/>
          <w:szCs w:val="24"/>
        </w:rPr>
        <w:t xml:space="preserve">, Debbie Zuerner Johnson, and Jamie L. </w:t>
      </w:r>
      <w:proofErr w:type="spellStart"/>
      <w:r w:rsidRPr="00265B82">
        <w:rPr>
          <w:i/>
          <w:iCs/>
          <w:sz w:val="24"/>
          <w:szCs w:val="24"/>
        </w:rPr>
        <w:t>Studts</w:t>
      </w:r>
      <w:proofErr w:type="spellEnd"/>
      <w:r w:rsidR="00265B82">
        <w:rPr>
          <w:i/>
          <w:iCs/>
          <w:sz w:val="24"/>
          <w:szCs w:val="24"/>
        </w:rPr>
        <w:t xml:space="preserve"> (</w:t>
      </w:r>
      <w:r w:rsidR="00265B82" w:rsidRPr="00AC2277">
        <w:rPr>
          <w:i/>
          <w:iCs/>
          <w:sz w:val="24"/>
          <w:szCs w:val="24"/>
        </w:rPr>
        <w:t>2020, Oct</w:t>
      </w:r>
      <w:r w:rsidR="00265B82">
        <w:rPr>
          <w:i/>
          <w:iCs/>
          <w:sz w:val="24"/>
          <w:szCs w:val="24"/>
        </w:rPr>
        <w:t xml:space="preserve">). </w:t>
      </w:r>
      <w:r w:rsidR="00265B82" w:rsidRPr="00265B82">
        <w:rPr>
          <w:i/>
          <w:iCs/>
          <w:sz w:val="24"/>
          <w:szCs w:val="24"/>
        </w:rPr>
        <w:t xml:space="preserve">Lung cancer screening awareness, research, and education in Kentucky. </w:t>
      </w:r>
      <w:r w:rsidR="00265B82" w:rsidRPr="006332FF">
        <w:rPr>
          <w:i/>
          <w:iCs/>
          <w:sz w:val="24"/>
          <w:szCs w:val="24"/>
        </w:rPr>
        <w:t xml:space="preserve">American Public Health Association, </w:t>
      </w:r>
      <w:r w:rsidR="00265B82">
        <w:rPr>
          <w:i/>
          <w:iCs/>
          <w:sz w:val="24"/>
          <w:szCs w:val="24"/>
        </w:rPr>
        <w:t>San Francisco</w:t>
      </w:r>
      <w:r w:rsidR="00265B82" w:rsidRPr="006332FF">
        <w:rPr>
          <w:i/>
          <w:iCs/>
          <w:sz w:val="24"/>
          <w:szCs w:val="24"/>
        </w:rPr>
        <w:t xml:space="preserve">, </w:t>
      </w:r>
      <w:r w:rsidR="00265B82">
        <w:rPr>
          <w:i/>
          <w:iCs/>
          <w:sz w:val="24"/>
          <w:szCs w:val="24"/>
        </w:rPr>
        <w:t>CA</w:t>
      </w:r>
      <w:r w:rsidR="00265B82" w:rsidRPr="006332FF">
        <w:rPr>
          <w:i/>
          <w:iCs/>
          <w:sz w:val="24"/>
          <w:szCs w:val="24"/>
        </w:rPr>
        <w:t>, U.S.A.</w:t>
      </w:r>
      <w:r w:rsidR="00265B82">
        <w:rPr>
          <w:i/>
          <w:iCs/>
          <w:sz w:val="24"/>
          <w:szCs w:val="24"/>
        </w:rPr>
        <w:t>*</w:t>
      </w:r>
    </w:p>
    <w:p w14:paraId="144868E0" w14:textId="77777777" w:rsidR="005B5894" w:rsidRDefault="005B5894" w:rsidP="005243C6">
      <w:pPr>
        <w:rPr>
          <w:i/>
          <w:iCs/>
          <w:sz w:val="24"/>
          <w:szCs w:val="24"/>
        </w:rPr>
      </w:pPr>
    </w:p>
    <w:p w14:paraId="1F511D07" w14:textId="4C28348C" w:rsidR="009A7F81" w:rsidRDefault="001207F2" w:rsidP="005243C6">
      <w:pPr>
        <w:rPr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 xml:space="preserve">Ghassan </w:t>
      </w:r>
      <w:proofErr w:type="spellStart"/>
      <w:r>
        <w:rPr>
          <w:i/>
          <w:iCs/>
          <w:sz w:val="24"/>
          <w:szCs w:val="24"/>
        </w:rPr>
        <w:t>Mubaiden</w:t>
      </w:r>
      <w:proofErr w:type="spellEnd"/>
      <w:r w:rsidR="005B5894">
        <w:rPr>
          <w:i/>
          <w:iCs/>
          <w:sz w:val="24"/>
          <w:szCs w:val="24"/>
        </w:rPr>
        <w:t xml:space="preserve">, </w:t>
      </w:r>
      <w:r w:rsidR="005B5894" w:rsidRPr="005B5894">
        <w:rPr>
          <w:b/>
          <w:bCs/>
          <w:i/>
          <w:iCs/>
          <w:sz w:val="24"/>
          <w:szCs w:val="24"/>
        </w:rPr>
        <w:t>Yazan D. Al-</w:t>
      </w:r>
      <w:proofErr w:type="spellStart"/>
      <w:r w:rsidR="005B5894" w:rsidRPr="005B5894">
        <w:rPr>
          <w:b/>
          <w:bCs/>
          <w:i/>
          <w:iCs/>
          <w:sz w:val="24"/>
          <w:szCs w:val="24"/>
        </w:rPr>
        <w:t>Mrayat</w:t>
      </w:r>
      <w:proofErr w:type="spellEnd"/>
      <w:r w:rsidR="005B5894">
        <w:rPr>
          <w:i/>
          <w:iCs/>
          <w:sz w:val="24"/>
          <w:szCs w:val="24"/>
        </w:rPr>
        <w:t xml:space="preserve">. </w:t>
      </w:r>
      <w:r w:rsidR="00462141">
        <w:rPr>
          <w:i/>
          <w:iCs/>
          <w:sz w:val="24"/>
          <w:szCs w:val="24"/>
        </w:rPr>
        <w:t>Using Cigarette-Equivalents to Estimate Nicotine Consumption Among Poly-Tobacco Users (2022, Aug). The 1</w:t>
      </w:r>
      <w:r w:rsidR="00462141" w:rsidRPr="00462141">
        <w:rPr>
          <w:i/>
          <w:iCs/>
          <w:sz w:val="24"/>
          <w:szCs w:val="24"/>
          <w:vertAlign w:val="superscript"/>
        </w:rPr>
        <w:t>st</w:t>
      </w:r>
      <w:r w:rsidR="00462141">
        <w:rPr>
          <w:i/>
          <w:iCs/>
          <w:sz w:val="24"/>
          <w:szCs w:val="24"/>
        </w:rPr>
        <w:t xml:space="preserve"> Conference of </w:t>
      </w:r>
      <w:proofErr w:type="spellStart"/>
      <w:r w:rsidR="00462141">
        <w:rPr>
          <w:i/>
          <w:iCs/>
          <w:sz w:val="24"/>
          <w:szCs w:val="24"/>
        </w:rPr>
        <w:t>Neuropedia</w:t>
      </w:r>
      <w:proofErr w:type="spellEnd"/>
      <w:r w:rsidR="00462141">
        <w:rPr>
          <w:i/>
          <w:iCs/>
          <w:sz w:val="24"/>
          <w:szCs w:val="24"/>
        </w:rPr>
        <w:t xml:space="preserve"> for Students (1</w:t>
      </w:r>
      <w:r w:rsidR="00462141" w:rsidRPr="00462141">
        <w:rPr>
          <w:i/>
          <w:iCs/>
          <w:sz w:val="24"/>
          <w:szCs w:val="24"/>
          <w:vertAlign w:val="superscript"/>
        </w:rPr>
        <w:t>st</w:t>
      </w:r>
      <w:r w:rsidR="00462141">
        <w:rPr>
          <w:i/>
          <w:iCs/>
          <w:sz w:val="24"/>
          <w:szCs w:val="24"/>
        </w:rPr>
        <w:t xml:space="preserve"> CNS). </w:t>
      </w:r>
      <w:r w:rsidR="009A7F81">
        <w:rPr>
          <w:i/>
          <w:iCs/>
          <w:sz w:val="24"/>
          <w:szCs w:val="24"/>
        </w:rPr>
        <w:t>King Abdullah University Hospital, Irbid, Jordan.</w:t>
      </w:r>
      <w:r w:rsidR="00E949C5">
        <w:rPr>
          <w:i/>
          <w:iCs/>
          <w:sz w:val="24"/>
          <w:szCs w:val="24"/>
        </w:rPr>
        <w:t xml:space="preserve"> </w:t>
      </w:r>
      <w:r w:rsidR="00E949C5" w:rsidRPr="006332FF">
        <w:rPr>
          <w:i/>
          <w:iCs/>
          <w:sz w:val="24"/>
          <w:szCs w:val="24"/>
        </w:rPr>
        <w:t>(Po</w:t>
      </w:r>
      <w:r w:rsidR="00E949C5">
        <w:rPr>
          <w:i/>
          <w:iCs/>
          <w:sz w:val="24"/>
          <w:szCs w:val="24"/>
        </w:rPr>
        <w:t>dium</w:t>
      </w:r>
      <w:r w:rsidR="00E949C5" w:rsidRPr="006332FF">
        <w:rPr>
          <w:i/>
          <w:iCs/>
          <w:sz w:val="24"/>
          <w:szCs w:val="24"/>
        </w:rPr>
        <w:t>)</w:t>
      </w:r>
      <w:r w:rsidR="009A7F81">
        <w:rPr>
          <w:i/>
          <w:iCs/>
          <w:sz w:val="24"/>
          <w:szCs w:val="24"/>
        </w:rPr>
        <w:t>*</w:t>
      </w:r>
    </w:p>
    <w:p w14:paraId="1856F774" w14:textId="77777777" w:rsidR="009A7F81" w:rsidRDefault="009A7F81" w:rsidP="005243C6">
      <w:pPr>
        <w:rPr>
          <w:i/>
          <w:iCs/>
          <w:sz w:val="24"/>
          <w:szCs w:val="24"/>
        </w:rPr>
      </w:pPr>
    </w:p>
    <w:p w14:paraId="68802545" w14:textId="2873570E" w:rsidR="003069CD" w:rsidRDefault="003069CD" w:rsidP="003069CD">
      <w:pPr>
        <w:rPr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>Ibraheem Al-</w:t>
      </w:r>
      <w:proofErr w:type="spellStart"/>
      <w:r>
        <w:rPr>
          <w:i/>
          <w:iCs/>
          <w:sz w:val="24"/>
          <w:szCs w:val="24"/>
        </w:rPr>
        <w:t>Khawaldeh</w:t>
      </w:r>
      <w:proofErr w:type="spellEnd"/>
      <w:r>
        <w:rPr>
          <w:i/>
          <w:iCs/>
          <w:sz w:val="24"/>
          <w:szCs w:val="24"/>
        </w:rPr>
        <w:t xml:space="preserve">, </w:t>
      </w:r>
      <w:r w:rsidRPr="005B5894">
        <w:rPr>
          <w:b/>
          <w:bCs/>
          <w:i/>
          <w:iCs/>
          <w:sz w:val="24"/>
          <w:szCs w:val="24"/>
        </w:rPr>
        <w:t>Yazan D. Al-</w:t>
      </w:r>
      <w:proofErr w:type="spellStart"/>
      <w:r w:rsidRPr="005B5894">
        <w:rPr>
          <w:b/>
          <w:bCs/>
          <w:i/>
          <w:iCs/>
          <w:sz w:val="24"/>
          <w:szCs w:val="24"/>
        </w:rPr>
        <w:t>Mrayat</w:t>
      </w:r>
      <w:proofErr w:type="spellEnd"/>
      <w:r>
        <w:rPr>
          <w:i/>
          <w:iCs/>
          <w:sz w:val="24"/>
          <w:szCs w:val="24"/>
        </w:rPr>
        <w:t>. Tobacco Use, Nicotine Withdrawal, and Mental Illness: A Systematic Review (2022, Aug). The 1</w:t>
      </w:r>
      <w:r w:rsidRPr="00462141">
        <w:rPr>
          <w:i/>
          <w:iCs/>
          <w:sz w:val="24"/>
          <w:szCs w:val="24"/>
          <w:vertAlign w:val="superscript"/>
        </w:rPr>
        <w:t>st</w:t>
      </w:r>
      <w:r>
        <w:rPr>
          <w:i/>
          <w:iCs/>
          <w:sz w:val="24"/>
          <w:szCs w:val="24"/>
        </w:rPr>
        <w:t xml:space="preserve"> Conference of </w:t>
      </w:r>
      <w:proofErr w:type="spellStart"/>
      <w:r>
        <w:rPr>
          <w:i/>
          <w:iCs/>
          <w:sz w:val="24"/>
          <w:szCs w:val="24"/>
        </w:rPr>
        <w:t>Neuropedia</w:t>
      </w:r>
      <w:proofErr w:type="spellEnd"/>
      <w:r>
        <w:rPr>
          <w:i/>
          <w:iCs/>
          <w:sz w:val="24"/>
          <w:szCs w:val="24"/>
        </w:rPr>
        <w:t xml:space="preserve"> for Students (1</w:t>
      </w:r>
      <w:r w:rsidRPr="00462141">
        <w:rPr>
          <w:i/>
          <w:iCs/>
          <w:sz w:val="24"/>
          <w:szCs w:val="24"/>
          <w:vertAlign w:val="superscript"/>
        </w:rPr>
        <w:t>st</w:t>
      </w:r>
      <w:r>
        <w:rPr>
          <w:i/>
          <w:iCs/>
          <w:sz w:val="24"/>
          <w:szCs w:val="24"/>
        </w:rPr>
        <w:t xml:space="preserve"> CNS). King Abdullah University Hospital, Irbid, Jordan.</w:t>
      </w:r>
      <w:r w:rsidR="00E949C5">
        <w:rPr>
          <w:i/>
          <w:iCs/>
          <w:sz w:val="24"/>
          <w:szCs w:val="24"/>
        </w:rPr>
        <w:t xml:space="preserve"> </w:t>
      </w:r>
      <w:r w:rsidR="00E949C5" w:rsidRPr="006332FF">
        <w:rPr>
          <w:i/>
          <w:iCs/>
          <w:sz w:val="24"/>
          <w:szCs w:val="24"/>
        </w:rPr>
        <w:t>(Po</w:t>
      </w:r>
      <w:r w:rsidR="00E949C5">
        <w:rPr>
          <w:i/>
          <w:iCs/>
          <w:sz w:val="24"/>
          <w:szCs w:val="24"/>
        </w:rPr>
        <w:t>dium</w:t>
      </w:r>
      <w:r w:rsidR="00E949C5" w:rsidRPr="006332FF">
        <w:rPr>
          <w:i/>
          <w:iCs/>
          <w:sz w:val="24"/>
          <w:szCs w:val="24"/>
        </w:rPr>
        <w:t>)</w:t>
      </w:r>
      <w:r>
        <w:rPr>
          <w:i/>
          <w:iCs/>
          <w:sz w:val="24"/>
          <w:szCs w:val="24"/>
        </w:rPr>
        <w:t>*</w:t>
      </w:r>
    </w:p>
    <w:p w14:paraId="5F122DE5" w14:textId="05D35B01" w:rsidR="00117ABC" w:rsidRPr="005243C6" w:rsidRDefault="009A7F81" w:rsidP="005243C6">
      <w:pPr>
        <w:rPr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 xml:space="preserve"> </w:t>
      </w:r>
      <w:r w:rsidR="00265B82" w:rsidRPr="00265B82">
        <w:rPr>
          <w:i/>
          <w:iCs/>
          <w:sz w:val="24"/>
          <w:szCs w:val="24"/>
        </w:rPr>
        <w:t xml:space="preserve"> </w:t>
      </w:r>
      <w:r w:rsidR="00117ABC" w:rsidRPr="00265B82">
        <w:rPr>
          <w:i/>
          <w:iCs/>
          <w:sz w:val="24"/>
          <w:szCs w:val="24"/>
        </w:rPr>
        <w:t> </w:t>
      </w:r>
    </w:p>
    <w:p w14:paraId="57778168" w14:textId="75A304D3" w:rsidR="00AA578E" w:rsidRPr="006332FF" w:rsidRDefault="00A15E18" w:rsidP="004D1652">
      <w:pPr>
        <w:rPr>
          <w:bCs/>
          <w:sz w:val="24"/>
          <w:szCs w:val="24"/>
        </w:rPr>
      </w:pPr>
      <w:r w:rsidRPr="005B5894">
        <w:rPr>
          <w:b/>
          <w:bCs/>
          <w:i/>
          <w:iCs/>
          <w:sz w:val="24"/>
          <w:szCs w:val="24"/>
        </w:rPr>
        <w:t>Yazan D. Al-</w:t>
      </w:r>
      <w:proofErr w:type="spellStart"/>
      <w:r w:rsidRPr="005B5894">
        <w:rPr>
          <w:b/>
          <w:bCs/>
          <w:i/>
          <w:iCs/>
          <w:sz w:val="24"/>
          <w:szCs w:val="24"/>
        </w:rPr>
        <w:t>Mrayat</w:t>
      </w:r>
      <w:proofErr w:type="spellEnd"/>
      <w:r>
        <w:rPr>
          <w:i/>
          <w:iCs/>
          <w:sz w:val="24"/>
          <w:szCs w:val="24"/>
        </w:rPr>
        <w:t>. The Association Between Substance Use and Nicotine withdrawal Among Patients with Mental Illnesses (2022, Aug). The 1</w:t>
      </w:r>
      <w:r w:rsidRPr="00462141">
        <w:rPr>
          <w:i/>
          <w:iCs/>
          <w:sz w:val="24"/>
          <w:szCs w:val="24"/>
          <w:vertAlign w:val="superscript"/>
        </w:rPr>
        <w:t>st</w:t>
      </w:r>
      <w:r>
        <w:rPr>
          <w:i/>
          <w:iCs/>
          <w:sz w:val="24"/>
          <w:szCs w:val="24"/>
        </w:rPr>
        <w:t xml:space="preserve"> Conference of </w:t>
      </w:r>
      <w:proofErr w:type="spellStart"/>
      <w:r>
        <w:rPr>
          <w:i/>
          <w:iCs/>
          <w:sz w:val="24"/>
          <w:szCs w:val="24"/>
        </w:rPr>
        <w:t>Neuropedia</w:t>
      </w:r>
      <w:proofErr w:type="spellEnd"/>
      <w:r>
        <w:rPr>
          <w:i/>
          <w:iCs/>
          <w:sz w:val="24"/>
          <w:szCs w:val="24"/>
        </w:rPr>
        <w:t xml:space="preserve"> for Students (1</w:t>
      </w:r>
      <w:r w:rsidRPr="00462141">
        <w:rPr>
          <w:i/>
          <w:iCs/>
          <w:sz w:val="24"/>
          <w:szCs w:val="24"/>
          <w:vertAlign w:val="superscript"/>
        </w:rPr>
        <w:t>st</w:t>
      </w:r>
      <w:r>
        <w:rPr>
          <w:i/>
          <w:iCs/>
          <w:sz w:val="24"/>
          <w:szCs w:val="24"/>
        </w:rPr>
        <w:t xml:space="preserve"> CNS). King Abdullah University Hospital, Irbid, Jordan.</w:t>
      </w:r>
      <w:r w:rsidR="00E949C5">
        <w:rPr>
          <w:i/>
          <w:iCs/>
          <w:sz w:val="24"/>
          <w:szCs w:val="24"/>
        </w:rPr>
        <w:t xml:space="preserve"> </w:t>
      </w:r>
      <w:r w:rsidR="00E949C5" w:rsidRPr="006332FF">
        <w:rPr>
          <w:i/>
          <w:iCs/>
          <w:sz w:val="24"/>
          <w:szCs w:val="24"/>
        </w:rPr>
        <w:t>(Po</w:t>
      </w:r>
      <w:r w:rsidR="00E949C5">
        <w:rPr>
          <w:i/>
          <w:iCs/>
          <w:sz w:val="24"/>
          <w:szCs w:val="24"/>
        </w:rPr>
        <w:t>dium</w:t>
      </w:r>
      <w:r w:rsidR="00E949C5" w:rsidRPr="006332FF">
        <w:rPr>
          <w:i/>
          <w:iCs/>
          <w:sz w:val="24"/>
          <w:szCs w:val="24"/>
        </w:rPr>
        <w:t>)</w:t>
      </w:r>
      <w:r>
        <w:rPr>
          <w:i/>
          <w:iCs/>
          <w:sz w:val="24"/>
          <w:szCs w:val="24"/>
        </w:rPr>
        <w:t>*</w:t>
      </w:r>
    </w:p>
    <w:p w14:paraId="1EAC5D1B" w14:textId="77777777" w:rsidR="0074132E" w:rsidRPr="00F73593" w:rsidRDefault="001505D5" w:rsidP="005E42E5">
      <w:pPr>
        <w:pBdr>
          <w:top w:val="single" w:sz="4" w:space="1" w:color="auto"/>
        </w:pBdr>
        <w:rPr>
          <w:bCs/>
        </w:rPr>
      </w:pPr>
      <w:r w:rsidRPr="006332FF">
        <w:rPr>
          <w:bCs/>
          <w:sz w:val="24"/>
          <w:szCs w:val="24"/>
        </w:rPr>
        <w:t>*</w:t>
      </w:r>
      <w:r w:rsidRPr="00F73593">
        <w:rPr>
          <w:bCs/>
        </w:rPr>
        <w:t>Peer reviewed.</w:t>
      </w:r>
    </w:p>
    <w:p w14:paraId="557CA4FB" w14:textId="77777777" w:rsidR="003201F9" w:rsidRDefault="00687741" w:rsidP="00EC7C66">
      <w:pPr>
        <w:ind w:left="720" w:hanging="720"/>
        <w:rPr>
          <w:sz w:val="24"/>
        </w:rPr>
      </w:pPr>
      <w:r>
        <w:rPr>
          <w:sz w:val="24"/>
        </w:rPr>
        <w:tab/>
      </w:r>
    </w:p>
    <w:p w14:paraId="29D218A9" w14:textId="77777777" w:rsidR="004115DA" w:rsidRPr="000F251B" w:rsidRDefault="00AD7154" w:rsidP="000F251B">
      <w:pPr>
        <w:rPr>
          <w:b/>
          <w:bCs/>
          <w:sz w:val="24"/>
        </w:rPr>
      </w:pPr>
      <w:r>
        <w:rPr>
          <w:b/>
          <w:bCs/>
          <w:sz w:val="24"/>
        </w:rPr>
        <w:t>Publi</w:t>
      </w:r>
      <w:r w:rsidR="00166428">
        <w:rPr>
          <w:b/>
          <w:bCs/>
          <w:sz w:val="24"/>
        </w:rPr>
        <w:t>cations</w:t>
      </w:r>
      <w:r w:rsidR="00166428">
        <w:rPr>
          <w:sz w:val="24"/>
        </w:rPr>
        <w:t xml:space="preserve"> </w:t>
      </w:r>
      <w:r w:rsidR="004115DA">
        <w:rPr>
          <w:sz w:val="24"/>
        </w:rPr>
        <w:fldChar w:fldCharType="begin"/>
      </w:r>
      <w:r w:rsidR="0048416C">
        <w:rPr>
          <w:sz w:val="24"/>
        </w:rPr>
        <w:instrText xml:space="preserve"> ADDIN EN.CITE &lt;EndNote&gt;&lt;Cite Hidden="1"&gt;&lt;Author&gt;Okoli&lt;/Author&gt;&lt;Year&gt;2018&lt;/Year&gt;&lt;RecNum&gt;511&lt;/RecNum&gt;&lt;record&gt;&lt;rec-number&gt;511&lt;/rec-number&gt;&lt;foreign-keys&gt;&lt;key app="EN" db-id="tx0sxdxxxrvvxues9ebxev5oxrfpsez00z2x" timestamp="1565150787"&gt;511&lt;/key&gt;&lt;/foreign-keys&gt;&lt;ref-type name="Journal Article"&gt;17&lt;/ref-type&gt;&lt;contributors&gt;&lt;authors&gt;&lt;author&gt;Okoli, Chizimuzo TC&lt;/author&gt;&lt;author&gt;Al-Mrayat, Yazan D&lt;/author&gt;&lt;author&gt;Shelton Jr, Charles I&lt;/author&gt;&lt;author&gt;Khara, Milan&lt;/author&gt;&lt;/authors&gt;&lt;/contributors&gt;&lt;titles&gt;&lt;title&gt;A retrospective analysis of the association between providing nicotine replacement therapy at admission and motivation to quit and nicotine withdrawal symptoms during an inpatient psychiatric hospitalization&lt;/title&gt;&lt;secondary-title&gt;Addictive behaviors&lt;/secondary-title&gt;&lt;/titles&gt;&lt;periodical&gt;&lt;full-title&gt;Addictive Behaviors&lt;/full-title&gt;&lt;abbr-1&gt;Addict Behav&lt;/abbr-1&gt;&lt;/periodical&gt;&lt;pages&gt;131-138&lt;/pages&gt;&lt;number&gt;85&lt;/number&gt;&lt;dates&gt;&lt;year&gt;2018&lt;/year&gt;&lt;/dates&gt;&lt;isbn&gt;0306-4603&lt;/isbn&gt;&lt;urls&gt;&lt;/urls&gt;&lt;/record&gt;&lt;/Cite&gt;&lt;/EndNote&gt;</w:instrText>
      </w:r>
      <w:r w:rsidR="00430CC6">
        <w:rPr>
          <w:sz w:val="24"/>
        </w:rPr>
        <w:fldChar w:fldCharType="separate"/>
      </w:r>
      <w:r w:rsidR="004115DA">
        <w:rPr>
          <w:sz w:val="24"/>
        </w:rPr>
        <w:fldChar w:fldCharType="end"/>
      </w:r>
    </w:p>
    <w:p w14:paraId="7C08DF50" w14:textId="77777777" w:rsidR="004115DA" w:rsidRDefault="004115DA" w:rsidP="004115DA">
      <w:pPr>
        <w:rPr>
          <w:sz w:val="24"/>
        </w:rPr>
      </w:pPr>
    </w:p>
    <w:p w14:paraId="7B6BEAAF" w14:textId="77777777" w:rsidR="0048416C" w:rsidRPr="0000102E" w:rsidRDefault="002802AB" w:rsidP="0048416C">
      <w:pPr>
        <w:pStyle w:val="EndNoteBibliography"/>
        <w:ind w:left="720" w:hanging="720"/>
        <w:rPr>
          <w:noProof w:val="0"/>
          <w:sz w:val="24"/>
        </w:rPr>
      </w:pPr>
      <w:r w:rsidRPr="0000102E">
        <w:rPr>
          <w:noProof w:val="0"/>
          <w:sz w:val="24"/>
        </w:rPr>
        <w:fldChar w:fldCharType="begin"/>
      </w:r>
      <w:r w:rsidRPr="0000102E">
        <w:rPr>
          <w:noProof w:val="0"/>
          <w:sz w:val="24"/>
        </w:rPr>
        <w:instrText xml:space="preserve"> ADDIN EN.REFLIST </w:instrText>
      </w:r>
      <w:r w:rsidRPr="0000102E">
        <w:rPr>
          <w:noProof w:val="0"/>
          <w:sz w:val="24"/>
        </w:rPr>
        <w:fldChar w:fldCharType="separate"/>
      </w:r>
      <w:r w:rsidR="0048416C" w:rsidRPr="0000102E">
        <w:rPr>
          <w:noProof w:val="0"/>
          <w:sz w:val="24"/>
        </w:rPr>
        <w:t xml:space="preserve">Okoli, C. T., </w:t>
      </w:r>
      <w:r w:rsidR="0048416C" w:rsidRPr="005370DA">
        <w:rPr>
          <w:b/>
          <w:bCs/>
          <w:noProof w:val="0"/>
          <w:sz w:val="24"/>
        </w:rPr>
        <w:t>Al-Mrayat, Y. D</w:t>
      </w:r>
      <w:r w:rsidR="0048416C" w:rsidRPr="00525C8F">
        <w:rPr>
          <w:noProof w:val="0"/>
          <w:sz w:val="24"/>
        </w:rPr>
        <w:t>.</w:t>
      </w:r>
      <w:r w:rsidR="0048416C" w:rsidRPr="0000102E">
        <w:rPr>
          <w:noProof w:val="0"/>
          <w:sz w:val="24"/>
        </w:rPr>
        <w:t xml:space="preserve">, Shelton Jr, C. I., &amp; Khara, M. (2018). A retrospective analysis of the association between providing nicotine replacement therapy at admission and motivation to quit and </w:t>
      </w:r>
      <w:r w:rsidR="0048416C" w:rsidRPr="0000102E">
        <w:rPr>
          <w:noProof w:val="0"/>
          <w:sz w:val="24"/>
        </w:rPr>
        <w:lastRenderedPageBreak/>
        <w:t xml:space="preserve">nicotine withdrawal symptoms during an inpatient psychiatric hospitalization. Addictive Behaviors(85), 131-138. </w:t>
      </w:r>
    </w:p>
    <w:p w14:paraId="761727B1" w14:textId="77777777" w:rsidR="0000102E" w:rsidRPr="0000102E" w:rsidRDefault="0000102E" w:rsidP="0048416C">
      <w:pPr>
        <w:pStyle w:val="EndNoteBibliography"/>
        <w:ind w:left="720" w:hanging="720"/>
        <w:rPr>
          <w:noProof w:val="0"/>
          <w:sz w:val="24"/>
        </w:rPr>
      </w:pPr>
    </w:p>
    <w:p w14:paraId="715AB5B2" w14:textId="77777777" w:rsidR="0048416C" w:rsidRDefault="0048416C" w:rsidP="0048416C">
      <w:pPr>
        <w:pStyle w:val="EndNoteBibliography"/>
        <w:ind w:left="720" w:hanging="720"/>
        <w:rPr>
          <w:noProof w:val="0"/>
          <w:sz w:val="24"/>
        </w:rPr>
      </w:pPr>
      <w:r w:rsidRPr="0000102E">
        <w:rPr>
          <w:noProof w:val="0"/>
          <w:sz w:val="24"/>
        </w:rPr>
        <w:t xml:space="preserve">Okoli, C. T., </w:t>
      </w:r>
      <w:r w:rsidRPr="005370DA">
        <w:rPr>
          <w:b/>
          <w:bCs/>
          <w:noProof w:val="0"/>
          <w:sz w:val="24"/>
        </w:rPr>
        <w:t>Al‐Mrayat, Y. D.</w:t>
      </w:r>
      <w:r w:rsidRPr="0000102E">
        <w:rPr>
          <w:noProof w:val="0"/>
          <w:sz w:val="24"/>
        </w:rPr>
        <w:t xml:space="preserve">, &amp; Stead, B. (2018). Brief Report: The effect of implementing a tobacco treatment service on adherence to evidence‐based practice in an inpatient state‐owned psychiatric hospital. The American Journal on Addictions, 27(5), 368-371. </w:t>
      </w:r>
    </w:p>
    <w:p w14:paraId="3FF96C5E" w14:textId="77777777" w:rsidR="001F6253" w:rsidRPr="00525C8F" w:rsidRDefault="001F6253" w:rsidP="001F6253">
      <w:pPr>
        <w:pStyle w:val="PlainText"/>
        <w:rPr>
          <w:rFonts w:ascii="Times New Roman" w:eastAsia="Times New Roman" w:hAnsi="Times New Roman" w:cs="Times New Roman"/>
          <w:sz w:val="24"/>
          <w:szCs w:val="20"/>
        </w:rPr>
      </w:pPr>
    </w:p>
    <w:p w14:paraId="5EBF31FB" w14:textId="0F559AE4" w:rsidR="002802AB" w:rsidRDefault="00525C8F" w:rsidP="00364238">
      <w:pPr>
        <w:ind w:left="720" w:hanging="720"/>
        <w:rPr>
          <w:sz w:val="24"/>
        </w:rPr>
      </w:pPr>
      <w:r w:rsidRPr="005370DA">
        <w:rPr>
          <w:b/>
          <w:bCs/>
          <w:sz w:val="24"/>
        </w:rPr>
        <w:t>Al-Mrayat, Y. D.</w:t>
      </w:r>
      <w:r w:rsidRPr="00525C8F">
        <w:rPr>
          <w:sz w:val="24"/>
        </w:rPr>
        <w:t xml:space="preserve">, Okoli, C. T., Studts, C. R., Rayens, M. K., &amp; Hahn, E. J. (2019). The </w:t>
      </w:r>
      <w:r>
        <w:rPr>
          <w:sz w:val="24"/>
        </w:rPr>
        <w:tab/>
      </w:r>
      <w:r w:rsidRPr="00525C8F">
        <w:rPr>
          <w:sz w:val="24"/>
        </w:rPr>
        <w:t xml:space="preserve">Psychometric Properties of the Minnesota Tobacco Withdrawal Scale Among </w:t>
      </w:r>
      <w:r>
        <w:rPr>
          <w:sz w:val="24"/>
        </w:rPr>
        <w:tab/>
      </w:r>
      <w:r w:rsidRPr="00525C8F">
        <w:rPr>
          <w:sz w:val="24"/>
        </w:rPr>
        <w:t>Patients with Mental Illness. Biological Research for Nursing, 1099800419895573.</w:t>
      </w:r>
      <w:r w:rsidR="002802AB" w:rsidRPr="0000102E">
        <w:rPr>
          <w:sz w:val="24"/>
        </w:rPr>
        <w:fldChar w:fldCharType="end"/>
      </w:r>
    </w:p>
    <w:p w14:paraId="67ED503C" w14:textId="77777777" w:rsidR="00F04BA1" w:rsidRDefault="00F04BA1" w:rsidP="0048416C">
      <w:pPr>
        <w:rPr>
          <w:sz w:val="24"/>
        </w:rPr>
      </w:pPr>
    </w:p>
    <w:p w14:paraId="162BF6C6" w14:textId="77777777" w:rsidR="00F04BA1" w:rsidRPr="00F04BA1" w:rsidRDefault="00F04BA1" w:rsidP="00F04BA1">
      <w:pPr>
        <w:pStyle w:val="EndNoteBibliography"/>
        <w:ind w:left="720" w:hanging="720"/>
        <w:rPr>
          <w:noProof w:val="0"/>
          <w:sz w:val="24"/>
        </w:rPr>
      </w:pPr>
      <w:r w:rsidRPr="00F04BA1">
        <w:rPr>
          <w:noProof w:val="0"/>
          <w:sz w:val="24"/>
        </w:rPr>
        <w:t xml:space="preserve">Williams LB, Shelton BJ, Gomez ML, </w:t>
      </w:r>
      <w:r w:rsidRPr="00F04BA1">
        <w:rPr>
          <w:b/>
          <w:bCs/>
          <w:noProof w:val="0"/>
          <w:sz w:val="24"/>
        </w:rPr>
        <w:t>Al-</w:t>
      </w:r>
      <w:proofErr w:type="spellStart"/>
      <w:r w:rsidRPr="00F04BA1">
        <w:rPr>
          <w:b/>
          <w:bCs/>
          <w:noProof w:val="0"/>
          <w:sz w:val="24"/>
        </w:rPr>
        <w:t>Mrayat</w:t>
      </w:r>
      <w:proofErr w:type="spellEnd"/>
      <w:r w:rsidRPr="00F04BA1">
        <w:rPr>
          <w:b/>
          <w:bCs/>
          <w:noProof w:val="0"/>
          <w:sz w:val="24"/>
        </w:rPr>
        <w:t xml:space="preserve"> YD</w:t>
      </w:r>
      <w:r w:rsidRPr="00F04BA1">
        <w:rPr>
          <w:noProof w:val="0"/>
          <w:sz w:val="24"/>
        </w:rPr>
        <w:t xml:space="preserve">, </w:t>
      </w:r>
      <w:proofErr w:type="spellStart"/>
      <w:r w:rsidRPr="00F04BA1">
        <w:rPr>
          <w:noProof w:val="0"/>
          <w:sz w:val="24"/>
        </w:rPr>
        <w:t>Studts</w:t>
      </w:r>
      <w:proofErr w:type="spellEnd"/>
      <w:r w:rsidRPr="00F04BA1">
        <w:rPr>
          <w:noProof w:val="0"/>
          <w:sz w:val="24"/>
        </w:rPr>
        <w:t xml:space="preserve"> JL. Using Implementation Science to Disseminate a Lung Cancer Screening Education Intervention Through Community Health Workers. Journal of Community Health. 2020:1-9.</w:t>
      </w:r>
    </w:p>
    <w:p w14:paraId="7B1517CC" w14:textId="42CCE1A6" w:rsidR="00005C32" w:rsidRDefault="00005C32" w:rsidP="00016F20">
      <w:pPr>
        <w:rPr>
          <w:b/>
          <w:sz w:val="24"/>
        </w:rPr>
      </w:pPr>
    </w:p>
    <w:p w14:paraId="261817D5" w14:textId="77777777" w:rsidR="00005C32" w:rsidRPr="00005C32" w:rsidRDefault="00005C32" w:rsidP="00005C32">
      <w:pPr>
        <w:pStyle w:val="EndNoteBibliography"/>
        <w:ind w:left="720" w:hanging="720"/>
        <w:rPr>
          <w:noProof w:val="0"/>
          <w:sz w:val="24"/>
        </w:rPr>
      </w:pPr>
      <w:proofErr w:type="spellStart"/>
      <w:r w:rsidRPr="00005C32">
        <w:rPr>
          <w:noProof w:val="0"/>
          <w:sz w:val="24"/>
        </w:rPr>
        <w:t>Abufarsakh</w:t>
      </w:r>
      <w:proofErr w:type="spellEnd"/>
      <w:r w:rsidRPr="00005C32">
        <w:rPr>
          <w:noProof w:val="0"/>
          <w:sz w:val="24"/>
        </w:rPr>
        <w:t xml:space="preserve">, B., </w:t>
      </w:r>
      <w:proofErr w:type="spellStart"/>
      <w:r w:rsidRPr="00005C32">
        <w:rPr>
          <w:noProof w:val="0"/>
          <w:sz w:val="24"/>
        </w:rPr>
        <w:t>Otachi</w:t>
      </w:r>
      <w:proofErr w:type="spellEnd"/>
      <w:r w:rsidRPr="00005C32">
        <w:rPr>
          <w:noProof w:val="0"/>
          <w:sz w:val="24"/>
        </w:rPr>
        <w:t xml:space="preserve">, J. K., Wang, T., </w:t>
      </w:r>
      <w:r w:rsidRPr="00005C32">
        <w:rPr>
          <w:b/>
          <w:bCs/>
          <w:noProof w:val="0"/>
          <w:sz w:val="24"/>
        </w:rPr>
        <w:t>Al-</w:t>
      </w:r>
      <w:proofErr w:type="spellStart"/>
      <w:r w:rsidRPr="00005C32">
        <w:rPr>
          <w:b/>
          <w:bCs/>
          <w:noProof w:val="0"/>
          <w:sz w:val="24"/>
        </w:rPr>
        <w:t>Mrayat</w:t>
      </w:r>
      <w:proofErr w:type="spellEnd"/>
      <w:r w:rsidRPr="00005C32">
        <w:rPr>
          <w:b/>
          <w:bCs/>
          <w:noProof w:val="0"/>
          <w:sz w:val="24"/>
        </w:rPr>
        <w:t>, Y.</w:t>
      </w:r>
      <w:r w:rsidRPr="00005C32">
        <w:rPr>
          <w:noProof w:val="0"/>
          <w:sz w:val="24"/>
        </w:rPr>
        <w:t xml:space="preserve">, &amp; Okoli, C. T. (2022). The Impact of a Nurse-Led Service on Tobacco Treatment Provision Within a Psychiatric Hospital: A Time Series Study. Journal of the American Psychiatric Nurses Association, 10783903221093582. </w:t>
      </w:r>
    </w:p>
    <w:p w14:paraId="7DB57922" w14:textId="77777777" w:rsidR="00005C32" w:rsidRDefault="00005C32" w:rsidP="00005C32">
      <w:pPr>
        <w:pStyle w:val="EndNoteBibliography"/>
        <w:ind w:left="720" w:hanging="720"/>
        <w:rPr>
          <w:noProof w:val="0"/>
          <w:sz w:val="24"/>
        </w:rPr>
      </w:pPr>
    </w:p>
    <w:p w14:paraId="2F8D3543" w14:textId="35F51B6B" w:rsidR="00005C32" w:rsidRDefault="00005C32" w:rsidP="00005C32">
      <w:pPr>
        <w:pStyle w:val="EndNoteBibliography"/>
        <w:ind w:left="720" w:hanging="720"/>
        <w:rPr>
          <w:noProof w:val="0"/>
          <w:sz w:val="24"/>
        </w:rPr>
      </w:pPr>
      <w:proofErr w:type="spellStart"/>
      <w:r w:rsidRPr="00005C32">
        <w:rPr>
          <w:noProof w:val="0"/>
          <w:sz w:val="24"/>
        </w:rPr>
        <w:t>Alsaraireh</w:t>
      </w:r>
      <w:proofErr w:type="spellEnd"/>
      <w:r w:rsidRPr="00005C32">
        <w:rPr>
          <w:noProof w:val="0"/>
          <w:sz w:val="24"/>
        </w:rPr>
        <w:t xml:space="preserve">, F., </w:t>
      </w:r>
      <w:proofErr w:type="spellStart"/>
      <w:r w:rsidRPr="00005C32">
        <w:rPr>
          <w:noProof w:val="0"/>
          <w:sz w:val="24"/>
        </w:rPr>
        <w:t>Althnaibat</w:t>
      </w:r>
      <w:proofErr w:type="spellEnd"/>
      <w:r w:rsidRPr="00005C32">
        <w:rPr>
          <w:noProof w:val="0"/>
          <w:sz w:val="24"/>
        </w:rPr>
        <w:t xml:space="preserve">, H., </w:t>
      </w:r>
      <w:proofErr w:type="spellStart"/>
      <w:r w:rsidRPr="00005C32">
        <w:rPr>
          <w:noProof w:val="0"/>
          <w:sz w:val="24"/>
        </w:rPr>
        <w:t>Leimoon</w:t>
      </w:r>
      <w:proofErr w:type="spellEnd"/>
      <w:r w:rsidRPr="00005C32">
        <w:rPr>
          <w:noProof w:val="0"/>
          <w:sz w:val="24"/>
        </w:rPr>
        <w:t xml:space="preserve">, H., </w:t>
      </w:r>
      <w:r w:rsidRPr="00005C32">
        <w:rPr>
          <w:b/>
          <w:bCs/>
          <w:noProof w:val="0"/>
          <w:sz w:val="24"/>
        </w:rPr>
        <w:t>Al-</w:t>
      </w:r>
      <w:proofErr w:type="spellStart"/>
      <w:r w:rsidRPr="00005C32">
        <w:rPr>
          <w:b/>
          <w:bCs/>
          <w:noProof w:val="0"/>
          <w:sz w:val="24"/>
        </w:rPr>
        <w:t>Mrayat</w:t>
      </w:r>
      <w:proofErr w:type="spellEnd"/>
      <w:r w:rsidRPr="00005C32">
        <w:rPr>
          <w:b/>
          <w:bCs/>
          <w:noProof w:val="0"/>
          <w:sz w:val="24"/>
        </w:rPr>
        <w:t>, Y.</w:t>
      </w:r>
      <w:r w:rsidRPr="00005C32">
        <w:rPr>
          <w:noProof w:val="0"/>
          <w:sz w:val="24"/>
        </w:rPr>
        <w:t xml:space="preserve">, &amp; Al </w:t>
      </w:r>
      <w:proofErr w:type="spellStart"/>
      <w:r w:rsidRPr="00005C32">
        <w:rPr>
          <w:noProof w:val="0"/>
          <w:sz w:val="24"/>
        </w:rPr>
        <w:t>Dalaeen</w:t>
      </w:r>
      <w:proofErr w:type="spellEnd"/>
      <w:r w:rsidRPr="00005C32">
        <w:rPr>
          <w:noProof w:val="0"/>
          <w:sz w:val="24"/>
        </w:rPr>
        <w:t xml:space="preserve">, R. (2023). The Psychological Effects of Social Phobia on Undergraduate Students in the south of Jordan. Journal of Population Therapeutics and Clinical Pharmacology, 30(8), 367-377. </w:t>
      </w:r>
    </w:p>
    <w:p w14:paraId="17299A56" w14:textId="77777777" w:rsidR="00005C32" w:rsidRPr="00005C32" w:rsidRDefault="00005C32" w:rsidP="00005C32">
      <w:pPr>
        <w:pStyle w:val="EndNoteBibliography"/>
        <w:ind w:left="720" w:hanging="720"/>
        <w:rPr>
          <w:noProof w:val="0"/>
          <w:sz w:val="24"/>
        </w:rPr>
      </w:pPr>
    </w:p>
    <w:p w14:paraId="57411BA9" w14:textId="77777777" w:rsidR="00005C32" w:rsidRPr="00005C32" w:rsidRDefault="00005C32" w:rsidP="00005C32">
      <w:pPr>
        <w:pStyle w:val="EndNoteBibliography"/>
        <w:ind w:left="720" w:hanging="720"/>
        <w:rPr>
          <w:noProof w:val="0"/>
          <w:sz w:val="24"/>
        </w:rPr>
      </w:pPr>
      <w:proofErr w:type="spellStart"/>
      <w:r w:rsidRPr="00005C32">
        <w:rPr>
          <w:noProof w:val="0"/>
          <w:sz w:val="24"/>
        </w:rPr>
        <w:t>Alsaraireh</w:t>
      </w:r>
      <w:proofErr w:type="spellEnd"/>
      <w:r w:rsidRPr="00005C32">
        <w:rPr>
          <w:noProof w:val="0"/>
          <w:sz w:val="24"/>
        </w:rPr>
        <w:t xml:space="preserve">, F., </w:t>
      </w:r>
      <w:proofErr w:type="spellStart"/>
      <w:r w:rsidRPr="00005C32">
        <w:rPr>
          <w:noProof w:val="0"/>
          <w:sz w:val="24"/>
        </w:rPr>
        <w:t>Leimoon</w:t>
      </w:r>
      <w:proofErr w:type="spellEnd"/>
      <w:r w:rsidRPr="00005C32">
        <w:rPr>
          <w:noProof w:val="0"/>
          <w:sz w:val="24"/>
        </w:rPr>
        <w:t xml:space="preserve">, H., </w:t>
      </w:r>
      <w:proofErr w:type="spellStart"/>
      <w:r w:rsidRPr="00005C32">
        <w:rPr>
          <w:noProof w:val="0"/>
          <w:sz w:val="24"/>
        </w:rPr>
        <w:t>Alja'afreh</w:t>
      </w:r>
      <w:proofErr w:type="spellEnd"/>
      <w:r w:rsidRPr="00005C32">
        <w:rPr>
          <w:noProof w:val="0"/>
          <w:sz w:val="24"/>
        </w:rPr>
        <w:t xml:space="preserve">, M., </w:t>
      </w:r>
      <w:r w:rsidRPr="00005C32">
        <w:rPr>
          <w:b/>
          <w:bCs/>
          <w:noProof w:val="0"/>
          <w:sz w:val="24"/>
        </w:rPr>
        <w:t>Al-</w:t>
      </w:r>
      <w:proofErr w:type="spellStart"/>
      <w:r w:rsidRPr="00005C32">
        <w:rPr>
          <w:b/>
          <w:bCs/>
          <w:noProof w:val="0"/>
          <w:sz w:val="24"/>
        </w:rPr>
        <w:t>Mrayat</w:t>
      </w:r>
      <w:proofErr w:type="spellEnd"/>
      <w:r w:rsidRPr="00005C32">
        <w:rPr>
          <w:b/>
          <w:bCs/>
          <w:noProof w:val="0"/>
          <w:sz w:val="24"/>
        </w:rPr>
        <w:t>, Y.</w:t>
      </w:r>
      <w:r w:rsidRPr="00005C32">
        <w:rPr>
          <w:noProof w:val="0"/>
          <w:sz w:val="24"/>
        </w:rPr>
        <w:t xml:space="preserve">, </w:t>
      </w:r>
      <w:proofErr w:type="spellStart"/>
      <w:r w:rsidRPr="00005C32">
        <w:rPr>
          <w:noProof w:val="0"/>
          <w:sz w:val="24"/>
        </w:rPr>
        <w:t>Althnaibat</w:t>
      </w:r>
      <w:proofErr w:type="spellEnd"/>
      <w:r w:rsidRPr="00005C32">
        <w:rPr>
          <w:noProof w:val="0"/>
          <w:sz w:val="24"/>
        </w:rPr>
        <w:t xml:space="preserve">, H., &amp; </w:t>
      </w:r>
      <w:proofErr w:type="spellStart"/>
      <w:r w:rsidRPr="00005C32">
        <w:rPr>
          <w:noProof w:val="0"/>
          <w:sz w:val="24"/>
        </w:rPr>
        <w:t>Albtoush</w:t>
      </w:r>
      <w:proofErr w:type="spellEnd"/>
      <w:r w:rsidRPr="00005C32">
        <w:rPr>
          <w:noProof w:val="0"/>
          <w:sz w:val="24"/>
        </w:rPr>
        <w:t xml:space="preserve">, M. R. (2022). Quality of Life and Psychological Well Being among Post COVID-19 Patients in Jordan. Clinical Schizophrenia &amp; Related Psychoses, 16(4). </w:t>
      </w:r>
    </w:p>
    <w:p w14:paraId="48F98142" w14:textId="77777777" w:rsidR="00005C32" w:rsidRDefault="00005C32" w:rsidP="00016F20">
      <w:pPr>
        <w:rPr>
          <w:b/>
          <w:sz w:val="24"/>
        </w:rPr>
      </w:pPr>
    </w:p>
    <w:p w14:paraId="25402A31" w14:textId="36CC2114" w:rsidR="001A6038" w:rsidRDefault="001A6038" w:rsidP="001A6038">
      <w:pPr>
        <w:ind w:left="720" w:hanging="720"/>
        <w:rPr>
          <w:sz w:val="24"/>
        </w:rPr>
      </w:pPr>
      <w:proofErr w:type="spellStart"/>
      <w:r w:rsidRPr="001A6038">
        <w:rPr>
          <w:sz w:val="24"/>
        </w:rPr>
        <w:t>Mrayyan</w:t>
      </w:r>
      <w:proofErr w:type="spellEnd"/>
      <w:r w:rsidRPr="001A6038">
        <w:rPr>
          <w:sz w:val="24"/>
        </w:rPr>
        <w:t xml:space="preserve"> MT, Abu Khait A, </w:t>
      </w:r>
      <w:r w:rsidRPr="001A6038">
        <w:rPr>
          <w:b/>
          <w:bCs/>
          <w:sz w:val="24"/>
        </w:rPr>
        <w:t>Al-</w:t>
      </w:r>
      <w:proofErr w:type="spellStart"/>
      <w:r w:rsidRPr="001A6038">
        <w:rPr>
          <w:b/>
          <w:bCs/>
          <w:sz w:val="24"/>
        </w:rPr>
        <w:t>Mrayat</w:t>
      </w:r>
      <w:proofErr w:type="spellEnd"/>
      <w:r w:rsidRPr="001A6038">
        <w:rPr>
          <w:b/>
          <w:bCs/>
          <w:sz w:val="24"/>
        </w:rPr>
        <w:t xml:space="preserve"> Y</w:t>
      </w:r>
      <w:r w:rsidRPr="001A6038">
        <w:rPr>
          <w:sz w:val="24"/>
        </w:rPr>
        <w:t>, et al. Anxiety sensitivity moderates the relationship between internet addiction and cyberchondria among nurses. Journal of Health Psychology. 2024;0(0). doi:</w:t>
      </w:r>
      <w:hyperlink r:id="rId8" w:history="1">
        <w:r w:rsidRPr="001A6038">
          <w:rPr>
            <w:sz w:val="24"/>
          </w:rPr>
          <w:t>10.1177/13591053241249634</w:t>
        </w:r>
      </w:hyperlink>
    </w:p>
    <w:p w14:paraId="501DCBEA" w14:textId="77777777" w:rsidR="001A6038" w:rsidRDefault="001A6038" w:rsidP="001A6038">
      <w:pPr>
        <w:ind w:left="720" w:hanging="720"/>
        <w:rPr>
          <w:sz w:val="24"/>
        </w:rPr>
      </w:pPr>
    </w:p>
    <w:p w14:paraId="0F8F7E1F" w14:textId="7CD82B9D" w:rsidR="000C287E" w:rsidRDefault="008917F7" w:rsidP="008917F7">
      <w:pPr>
        <w:ind w:left="720" w:hanging="720"/>
        <w:rPr>
          <w:sz w:val="24"/>
        </w:rPr>
      </w:pPr>
      <w:r w:rsidRPr="008917F7">
        <w:rPr>
          <w:sz w:val="24"/>
        </w:rPr>
        <w:t xml:space="preserve">Abu Khait A, Menger A, Hamdan-Mansour AM, </w:t>
      </w:r>
      <w:r w:rsidR="009E4D34">
        <w:rPr>
          <w:sz w:val="24"/>
        </w:rPr>
        <w:t xml:space="preserve">Mohammed </w:t>
      </w:r>
      <w:proofErr w:type="spellStart"/>
      <w:r w:rsidR="009E4D34">
        <w:rPr>
          <w:sz w:val="24"/>
        </w:rPr>
        <w:t>Aldalaykeh</w:t>
      </w:r>
      <w:proofErr w:type="spellEnd"/>
      <w:r w:rsidR="009E4D34">
        <w:rPr>
          <w:sz w:val="24"/>
        </w:rPr>
        <w:t xml:space="preserve">, Shaher H. </w:t>
      </w:r>
      <w:proofErr w:type="spellStart"/>
      <w:r w:rsidR="009E4D34">
        <w:rPr>
          <w:sz w:val="24"/>
        </w:rPr>
        <w:t>Hamaideh</w:t>
      </w:r>
      <w:proofErr w:type="spellEnd"/>
      <w:r w:rsidR="009E4D34">
        <w:rPr>
          <w:sz w:val="24"/>
        </w:rPr>
        <w:t xml:space="preserve">, </w:t>
      </w:r>
      <w:r w:rsidR="009E4D34" w:rsidRPr="009E4D34">
        <w:rPr>
          <w:b/>
          <w:bCs/>
          <w:sz w:val="24"/>
        </w:rPr>
        <w:t>Yazan D. Al-</w:t>
      </w:r>
      <w:proofErr w:type="spellStart"/>
      <w:r w:rsidR="009E4D34" w:rsidRPr="009E4D34">
        <w:rPr>
          <w:b/>
          <w:bCs/>
          <w:sz w:val="24"/>
        </w:rPr>
        <w:t>Mrayat</w:t>
      </w:r>
      <w:proofErr w:type="spellEnd"/>
      <w:r w:rsidR="009E4D34">
        <w:rPr>
          <w:sz w:val="24"/>
        </w:rPr>
        <w:t>, and Husam Nusair</w:t>
      </w:r>
      <w:r w:rsidRPr="008917F7">
        <w:rPr>
          <w:sz w:val="24"/>
        </w:rPr>
        <w:t>. The Association Between Coping Strategies and Psychological and Emotional Distress Among Health Care Providers Caring for Autistic Children in Jordan. Western Journal of Nursing Research. 2024;0(0). doi:10.1177/01939459241254782</w:t>
      </w:r>
    </w:p>
    <w:p w14:paraId="0C0E2258" w14:textId="15484AA3" w:rsidR="00926ECC" w:rsidRDefault="00926ECC" w:rsidP="008917F7">
      <w:pPr>
        <w:ind w:left="720" w:hanging="720"/>
        <w:rPr>
          <w:sz w:val="24"/>
        </w:rPr>
      </w:pPr>
    </w:p>
    <w:p w14:paraId="4360C223" w14:textId="77777777" w:rsidR="00926ECC" w:rsidRPr="00926ECC" w:rsidRDefault="00926ECC" w:rsidP="00926ECC">
      <w:pPr>
        <w:pStyle w:val="EndNoteBibliography"/>
        <w:ind w:left="720" w:hanging="720"/>
        <w:rPr>
          <w:noProof w:val="0"/>
          <w:sz w:val="24"/>
        </w:rPr>
      </w:pPr>
      <w:r w:rsidRPr="00926ECC">
        <w:rPr>
          <w:noProof w:val="0"/>
          <w:sz w:val="24"/>
        </w:rPr>
        <w:t xml:space="preserve">Rayani, A. M., Smart, M. W., Alreshidi, S. M., </w:t>
      </w:r>
      <w:r w:rsidRPr="00565C25">
        <w:rPr>
          <w:b/>
          <w:bCs/>
          <w:noProof w:val="0"/>
          <w:sz w:val="24"/>
        </w:rPr>
        <w:t>Al-Mrayat, Y. D</w:t>
      </w:r>
      <w:r w:rsidRPr="00926ECC">
        <w:rPr>
          <w:noProof w:val="0"/>
          <w:sz w:val="24"/>
        </w:rPr>
        <w:t xml:space="preserve">., Fawaz, M., Alodhailah, A. M., Abou Hashish, E. A., Dailah, H. G., Dewan, M. F., &amp; Alhaiti, A. (2025). Correlations Between Spirituality, Anxiety, and Depression in Hemodialysis Patients in Saudi Arabia: A Cross-Sectional Study. Journal of Religion and Health, 1-18. </w:t>
      </w:r>
    </w:p>
    <w:p w14:paraId="1163F954" w14:textId="77777777" w:rsidR="00926ECC" w:rsidRPr="000C287E" w:rsidRDefault="00926ECC" w:rsidP="008917F7">
      <w:pPr>
        <w:ind w:left="720" w:hanging="720"/>
        <w:rPr>
          <w:sz w:val="24"/>
        </w:rPr>
      </w:pPr>
    </w:p>
    <w:p w14:paraId="1D6209EC" w14:textId="77777777" w:rsidR="008917F7" w:rsidRDefault="008917F7" w:rsidP="00016F20">
      <w:pPr>
        <w:rPr>
          <w:b/>
          <w:sz w:val="24"/>
        </w:rPr>
      </w:pPr>
    </w:p>
    <w:p w14:paraId="2D7D50C5" w14:textId="7ABF7114" w:rsidR="00016F20" w:rsidRDefault="00016F20" w:rsidP="00016F20">
      <w:pPr>
        <w:rPr>
          <w:bCs/>
          <w:sz w:val="24"/>
        </w:rPr>
      </w:pPr>
      <w:r>
        <w:rPr>
          <w:b/>
          <w:sz w:val="24"/>
        </w:rPr>
        <w:t>Memberships</w:t>
      </w:r>
    </w:p>
    <w:p w14:paraId="3B9062BE" w14:textId="77777777" w:rsidR="00016F20" w:rsidRDefault="00016F20" w:rsidP="00016F20">
      <w:pPr>
        <w:ind w:left="720" w:hanging="720"/>
        <w:rPr>
          <w:bCs/>
          <w:sz w:val="24"/>
        </w:rPr>
      </w:pPr>
    </w:p>
    <w:p w14:paraId="2D28F050" w14:textId="77777777" w:rsidR="00016F20" w:rsidRDefault="00016F20" w:rsidP="00016F20">
      <w:pPr>
        <w:numPr>
          <w:ilvl w:val="0"/>
          <w:numId w:val="1"/>
        </w:numPr>
        <w:rPr>
          <w:bCs/>
          <w:sz w:val="24"/>
        </w:rPr>
      </w:pPr>
      <w:r>
        <w:rPr>
          <w:bCs/>
          <w:sz w:val="24"/>
        </w:rPr>
        <w:t>American Psychiatric Nurses Association</w:t>
      </w:r>
      <w:r w:rsidR="003947E3">
        <w:rPr>
          <w:bCs/>
          <w:sz w:val="24"/>
        </w:rPr>
        <w:t xml:space="preserve"> (2018 – </w:t>
      </w:r>
      <w:r w:rsidR="004B0DE1">
        <w:rPr>
          <w:bCs/>
          <w:sz w:val="24"/>
        </w:rPr>
        <w:t>2020</w:t>
      </w:r>
      <w:r w:rsidR="003947E3">
        <w:rPr>
          <w:bCs/>
          <w:sz w:val="24"/>
        </w:rPr>
        <w:t>)</w:t>
      </w:r>
    </w:p>
    <w:p w14:paraId="1697E603" w14:textId="77777777" w:rsidR="00016F20" w:rsidRDefault="00016F20" w:rsidP="00016F20">
      <w:pPr>
        <w:ind w:left="360"/>
        <w:rPr>
          <w:bCs/>
          <w:sz w:val="24"/>
        </w:rPr>
      </w:pPr>
    </w:p>
    <w:p w14:paraId="5C5FB65D" w14:textId="77777777" w:rsidR="00FB4114" w:rsidRDefault="00016F20" w:rsidP="00FB4114">
      <w:pPr>
        <w:numPr>
          <w:ilvl w:val="0"/>
          <w:numId w:val="1"/>
        </w:numPr>
        <w:rPr>
          <w:bCs/>
          <w:sz w:val="24"/>
        </w:rPr>
      </w:pPr>
      <w:r>
        <w:rPr>
          <w:bCs/>
          <w:sz w:val="24"/>
        </w:rPr>
        <w:t xml:space="preserve">Jordan Nurses and Midwives Council </w:t>
      </w:r>
      <w:r w:rsidR="003947E3">
        <w:rPr>
          <w:bCs/>
          <w:sz w:val="24"/>
        </w:rPr>
        <w:t>(2007 – present)</w:t>
      </w:r>
    </w:p>
    <w:p w14:paraId="5EE3ED3E" w14:textId="77777777" w:rsidR="001D2E54" w:rsidRDefault="001D2E54" w:rsidP="001D2E54">
      <w:pPr>
        <w:ind w:left="720"/>
        <w:rPr>
          <w:bCs/>
          <w:sz w:val="24"/>
        </w:rPr>
      </w:pPr>
    </w:p>
    <w:p w14:paraId="69114D18" w14:textId="09D95826" w:rsidR="003947E3" w:rsidRDefault="001D2E54" w:rsidP="003947E3">
      <w:pPr>
        <w:numPr>
          <w:ilvl w:val="0"/>
          <w:numId w:val="1"/>
        </w:numPr>
        <w:rPr>
          <w:bCs/>
          <w:sz w:val="24"/>
        </w:rPr>
      </w:pPr>
      <w:r w:rsidRPr="003947E3">
        <w:rPr>
          <w:bCs/>
          <w:sz w:val="24"/>
        </w:rPr>
        <w:t>Sigma Theta Tau International Honor Society of Nursing – Delta Psi Chapter</w:t>
      </w:r>
      <w:r w:rsidR="003947E3">
        <w:rPr>
          <w:bCs/>
          <w:sz w:val="24"/>
        </w:rPr>
        <w:t xml:space="preserve"> (2019 – </w:t>
      </w:r>
      <w:r w:rsidR="00854A10">
        <w:rPr>
          <w:bCs/>
          <w:sz w:val="24"/>
        </w:rPr>
        <w:t>2021</w:t>
      </w:r>
      <w:r w:rsidR="003947E3">
        <w:rPr>
          <w:bCs/>
          <w:sz w:val="24"/>
        </w:rPr>
        <w:t>)</w:t>
      </w:r>
    </w:p>
    <w:p w14:paraId="57C78F4C" w14:textId="77777777" w:rsidR="003947E3" w:rsidRPr="003947E3" w:rsidRDefault="003947E3" w:rsidP="003947E3">
      <w:pPr>
        <w:ind w:left="720"/>
        <w:rPr>
          <w:bCs/>
          <w:sz w:val="24"/>
        </w:rPr>
      </w:pPr>
    </w:p>
    <w:p w14:paraId="1DD140EF" w14:textId="77777777" w:rsidR="00947C00" w:rsidRPr="00947C00" w:rsidRDefault="003947E3" w:rsidP="00947C00">
      <w:pPr>
        <w:numPr>
          <w:ilvl w:val="0"/>
          <w:numId w:val="1"/>
        </w:numPr>
        <w:rPr>
          <w:bCs/>
          <w:sz w:val="24"/>
        </w:rPr>
      </w:pPr>
      <w:r>
        <w:rPr>
          <w:bCs/>
          <w:sz w:val="24"/>
        </w:rPr>
        <w:t xml:space="preserve">American Public Health Association (2019 – </w:t>
      </w:r>
      <w:r w:rsidR="00352689">
        <w:rPr>
          <w:bCs/>
          <w:sz w:val="24"/>
        </w:rPr>
        <w:t>2021</w:t>
      </w:r>
      <w:r>
        <w:rPr>
          <w:bCs/>
          <w:sz w:val="24"/>
        </w:rPr>
        <w:t>)</w:t>
      </w:r>
    </w:p>
    <w:p w14:paraId="16F83DCD" w14:textId="45F9F554" w:rsidR="00F12152" w:rsidRDefault="00F12152" w:rsidP="00947C00">
      <w:pPr>
        <w:ind w:left="360" w:hanging="360"/>
        <w:rPr>
          <w:b/>
          <w:sz w:val="24"/>
        </w:rPr>
      </w:pPr>
    </w:p>
    <w:p w14:paraId="4D28019B" w14:textId="77777777" w:rsidR="00AA02E3" w:rsidRDefault="00AA02E3" w:rsidP="00947C00">
      <w:pPr>
        <w:ind w:left="360" w:hanging="360"/>
        <w:rPr>
          <w:b/>
          <w:sz w:val="24"/>
        </w:rPr>
      </w:pPr>
    </w:p>
    <w:p w14:paraId="017AF289" w14:textId="4804B3EB" w:rsidR="00C35771" w:rsidRDefault="00C35771" w:rsidP="00947C00">
      <w:pPr>
        <w:ind w:left="360" w:hanging="360"/>
        <w:rPr>
          <w:b/>
          <w:sz w:val="24"/>
        </w:rPr>
      </w:pPr>
      <w:r>
        <w:rPr>
          <w:b/>
          <w:sz w:val="24"/>
        </w:rPr>
        <w:t>Academic Services</w:t>
      </w:r>
    </w:p>
    <w:p w14:paraId="64B716A2" w14:textId="06E928E1" w:rsidR="00C35771" w:rsidRDefault="00C35771" w:rsidP="00947C00">
      <w:pPr>
        <w:ind w:left="360" w:hanging="360"/>
        <w:rPr>
          <w:b/>
          <w:sz w:val="24"/>
        </w:rPr>
      </w:pPr>
      <w:r>
        <w:rPr>
          <w:b/>
          <w:sz w:val="24"/>
        </w:rPr>
        <w:t>T</w:t>
      </w:r>
      <w:r w:rsidR="00450A5D">
        <w:rPr>
          <w:b/>
          <w:sz w:val="24"/>
        </w:rPr>
        <w:t>aught Classes</w:t>
      </w:r>
    </w:p>
    <w:tbl>
      <w:tblPr>
        <w:tblW w:w="10687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907"/>
        <w:gridCol w:w="1980"/>
        <w:gridCol w:w="1800"/>
      </w:tblGrid>
      <w:tr w:rsidR="00DC15F3" w:rsidRPr="00921BCE" w14:paraId="3CCCAC99" w14:textId="77777777" w:rsidTr="00A805A8">
        <w:tc>
          <w:tcPr>
            <w:tcW w:w="6907" w:type="dxa"/>
            <w:shd w:val="clear" w:color="auto" w:fill="auto"/>
          </w:tcPr>
          <w:p w14:paraId="257EB120" w14:textId="77777777" w:rsidR="00DC15F3" w:rsidRPr="00D323B6" w:rsidRDefault="00DC15F3" w:rsidP="00921BCE">
            <w:pPr>
              <w:jc w:val="center"/>
              <w:rPr>
                <w:b/>
                <w:sz w:val="24"/>
              </w:rPr>
            </w:pPr>
            <w:r w:rsidRPr="00D323B6">
              <w:rPr>
                <w:b/>
                <w:sz w:val="24"/>
              </w:rPr>
              <w:t>Course Title</w:t>
            </w:r>
          </w:p>
        </w:tc>
        <w:tc>
          <w:tcPr>
            <w:tcW w:w="1980" w:type="dxa"/>
            <w:shd w:val="clear" w:color="auto" w:fill="auto"/>
          </w:tcPr>
          <w:p w14:paraId="085DE282" w14:textId="394088F3" w:rsidR="00DC15F3" w:rsidRPr="00D323B6" w:rsidRDefault="001A3988" w:rsidP="00921BCE">
            <w:pPr>
              <w:jc w:val="center"/>
              <w:rPr>
                <w:b/>
                <w:sz w:val="24"/>
              </w:rPr>
            </w:pPr>
            <w:r w:rsidRPr="00D323B6">
              <w:rPr>
                <w:b/>
                <w:sz w:val="24"/>
              </w:rPr>
              <w:t>Credit Hours</w:t>
            </w:r>
            <w:r>
              <w:rPr>
                <w:b/>
                <w:sz w:val="24"/>
              </w:rPr>
              <w:t xml:space="preserve"> Load</w:t>
            </w:r>
          </w:p>
        </w:tc>
        <w:tc>
          <w:tcPr>
            <w:tcW w:w="1800" w:type="dxa"/>
            <w:shd w:val="clear" w:color="auto" w:fill="auto"/>
          </w:tcPr>
          <w:p w14:paraId="14C74C74" w14:textId="36AA2B01" w:rsidR="00DC15F3" w:rsidRPr="00D323B6" w:rsidRDefault="001A3988" w:rsidP="00921BCE">
            <w:pPr>
              <w:jc w:val="center"/>
              <w:rPr>
                <w:b/>
                <w:sz w:val="24"/>
              </w:rPr>
            </w:pPr>
            <w:r w:rsidRPr="00D323B6">
              <w:rPr>
                <w:b/>
                <w:sz w:val="24"/>
              </w:rPr>
              <w:t xml:space="preserve">Academic Level </w:t>
            </w:r>
          </w:p>
        </w:tc>
      </w:tr>
      <w:tr w:rsidR="00372BFD" w:rsidRPr="00921BCE" w14:paraId="5DB5FCE9" w14:textId="77777777" w:rsidTr="001A3988">
        <w:trPr>
          <w:cantSplit/>
          <w:trHeight w:val="1853"/>
        </w:trPr>
        <w:tc>
          <w:tcPr>
            <w:tcW w:w="6907" w:type="dxa"/>
            <w:shd w:val="clear" w:color="auto" w:fill="auto"/>
          </w:tcPr>
          <w:p w14:paraId="7021F140" w14:textId="77777777" w:rsidR="00372BFD" w:rsidRPr="00E42A47" w:rsidRDefault="00372BFD" w:rsidP="00947C00">
            <w:pPr>
              <w:rPr>
                <w:bCs/>
                <w:sz w:val="24"/>
              </w:rPr>
            </w:pPr>
            <w:r w:rsidRPr="00E42A47">
              <w:rPr>
                <w:bCs/>
                <w:sz w:val="24"/>
              </w:rPr>
              <w:t>Psychiatric and Mental Health Nursing – Theory</w:t>
            </w:r>
          </w:p>
          <w:p w14:paraId="61312619" w14:textId="77777777" w:rsidR="00372BFD" w:rsidRPr="00E42A47" w:rsidRDefault="00372BFD" w:rsidP="00947C00">
            <w:pPr>
              <w:rPr>
                <w:bCs/>
                <w:sz w:val="24"/>
              </w:rPr>
            </w:pPr>
          </w:p>
          <w:p w14:paraId="358F850B" w14:textId="77777777" w:rsidR="00372BFD" w:rsidRPr="00E42A47" w:rsidRDefault="00372BFD" w:rsidP="00947C00">
            <w:pPr>
              <w:rPr>
                <w:bCs/>
                <w:sz w:val="24"/>
              </w:rPr>
            </w:pPr>
            <w:r w:rsidRPr="00E42A47">
              <w:rPr>
                <w:bCs/>
                <w:sz w:val="24"/>
              </w:rPr>
              <w:t>Physiology for Nursing Students</w:t>
            </w:r>
          </w:p>
          <w:p w14:paraId="5DEFC96A" w14:textId="77777777" w:rsidR="00372BFD" w:rsidRPr="00E42A47" w:rsidRDefault="00372BFD" w:rsidP="00947C00">
            <w:pPr>
              <w:rPr>
                <w:bCs/>
                <w:sz w:val="24"/>
              </w:rPr>
            </w:pPr>
          </w:p>
          <w:p w14:paraId="530EE037" w14:textId="77777777" w:rsidR="00372BFD" w:rsidRPr="00E42A47" w:rsidRDefault="00372BFD" w:rsidP="00947C00">
            <w:pPr>
              <w:rPr>
                <w:bCs/>
                <w:sz w:val="24"/>
              </w:rPr>
            </w:pPr>
            <w:r w:rsidRPr="00E42A47">
              <w:rPr>
                <w:bCs/>
                <w:sz w:val="24"/>
              </w:rPr>
              <w:t>Nursing: History, Trends, and Issues</w:t>
            </w:r>
          </w:p>
          <w:p w14:paraId="7CBC8FB8" w14:textId="77777777" w:rsidR="00372BFD" w:rsidRPr="00E42A47" w:rsidRDefault="00372BFD" w:rsidP="00947C00">
            <w:pPr>
              <w:rPr>
                <w:bCs/>
                <w:sz w:val="24"/>
              </w:rPr>
            </w:pPr>
          </w:p>
          <w:p w14:paraId="5D22A584" w14:textId="77777777" w:rsidR="00372BFD" w:rsidRPr="00E42A47" w:rsidRDefault="00372BFD" w:rsidP="00947C00">
            <w:pPr>
              <w:rPr>
                <w:bCs/>
                <w:sz w:val="24"/>
              </w:rPr>
            </w:pPr>
            <w:r w:rsidRPr="00E42A47">
              <w:rPr>
                <w:bCs/>
                <w:sz w:val="24"/>
              </w:rPr>
              <w:t>Palliative Care for Nursing Students</w:t>
            </w:r>
          </w:p>
          <w:p w14:paraId="2003E3FC" w14:textId="77777777" w:rsidR="00372BFD" w:rsidRPr="00E42A47" w:rsidRDefault="00372BFD" w:rsidP="00947C00">
            <w:pPr>
              <w:rPr>
                <w:bCs/>
                <w:sz w:val="24"/>
              </w:rPr>
            </w:pPr>
          </w:p>
          <w:p w14:paraId="504E034D" w14:textId="77777777" w:rsidR="00372BFD" w:rsidRPr="00E42A47" w:rsidRDefault="00372BFD" w:rsidP="00332DE5">
            <w:pPr>
              <w:rPr>
                <w:bCs/>
                <w:sz w:val="24"/>
              </w:rPr>
            </w:pPr>
            <w:r w:rsidRPr="00E42A47">
              <w:rPr>
                <w:bCs/>
                <w:sz w:val="24"/>
              </w:rPr>
              <w:t>Psychiatric and Mental Health Nursing – Clinical</w:t>
            </w:r>
          </w:p>
          <w:p w14:paraId="5BE1891F" w14:textId="77777777" w:rsidR="00372BFD" w:rsidRPr="00E42A47" w:rsidRDefault="00372BFD" w:rsidP="00947C00">
            <w:pPr>
              <w:rPr>
                <w:bCs/>
                <w:sz w:val="24"/>
              </w:rPr>
            </w:pPr>
          </w:p>
          <w:p w14:paraId="76565688" w14:textId="77777777" w:rsidR="00372BFD" w:rsidRPr="00E42A47" w:rsidRDefault="00372BFD" w:rsidP="00947C00">
            <w:pPr>
              <w:rPr>
                <w:bCs/>
                <w:sz w:val="24"/>
              </w:rPr>
            </w:pPr>
            <w:r w:rsidRPr="00E42A47">
              <w:rPr>
                <w:bCs/>
                <w:sz w:val="24"/>
              </w:rPr>
              <w:t>Health Education and Communication Skills</w:t>
            </w:r>
          </w:p>
          <w:p w14:paraId="69428B4D" w14:textId="77777777" w:rsidR="00372BFD" w:rsidRPr="00E42A47" w:rsidRDefault="00372BFD" w:rsidP="00947C00">
            <w:pPr>
              <w:rPr>
                <w:bCs/>
                <w:sz w:val="24"/>
              </w:rPr>
            </w:pPr>
          </w:p>
          <w:p w14:paraId="780B6C04" w14:textId="0D100183" w:rsidR="00372BFD" w:rsidRDefault="00372BFD" w:rsidP="00372BFD">
            <w:pPr>
              <w:rPr>
                <w:bCs/>
                <w:sz w:val="24"/>
              </w:rPr>
            </w:pPr>
            <w:r w:rsidRPr="00E42A47">
              <w:rPr>
                <w:bCs/>
                <w:sz w:val="24"/>
              </w:rPr>
              <w:t>Clinical Psychology for Medical Students</w:t>
            </w:r>
          </w:p>
          <w:p w14:paraId="3A16AFE5" w14:textId="1366AB9A" w:rsidR="00F12152" w:rsidRDefault="00F12152" w:rsidP="00372BFD">
            <w:pPr>
              <w:rPr>
                <w:bCs/>
                <w:sz w:val="24"/>
              </w:rPr>
            </w:pPr>
          </w:p>
          <w:p w14:paraId="64D1EA64" w14:textId="68870F69" w:rsidR="00F12152" w:rsidRDefault="00F12152" w:rsidP="00372BFD">
            <w:pPr>
              <w:rPr>
                <w:bCs/>
                <w:sz w:val="24"/>
              </w:rPr>
            </w:pPr>
            <w:r>
              <w:rPr>
                <w:bCs/>
                <w:sz w:val="24"/>
              </w:rPr>
              <w:t>Fundamentals of Nursing – Laboratory</w:t>
            </w:r>
          </w:p>
          <w:p w14:paraId="4A7CD986" w14:textId="20672CCD" w:rsidR="00F12152" w:rsidRDefault="00F12152" w:rsidP="00372BFD">
            <w:pPr>
              <w:rPr>
                <w:bCs/>
                <w:sz w:val="24"/>
              </w:rPr>
            </w:pPr>
          </w:p>
          <w:p w14:paraId="312E7F67" w14:textId="4A445EC7" w:rsidR="00F12152" w:rsidRDefault="00F12152" w:rsidP="00F12152">
            <w:pPr>
              <w:rPr>
                <w:bCs/>
                <w:sz w:val="24"/>
              </w:rPr>
            </w:pPr>
            <w:r>
              <w:rPr>
                <w:bCs/>
                <w:sz w:val="24"/>
              </w:rPr>
              <w:t>Fundamentals of Nursing - Clinical</w:t>
            </w:r>
          </w:p>
          <w:p w14:paraId="68E27BB4" w14:textId="6CF46D21" w:rsidR="00372BFD" w:rsidRPr="00E42A47" w:rsidRDefault="00372BFD" w:rsidP="00372BFD">
            <w:pPr>
              <w:rPr>
                <w:bCs/>
                <w:sz w:val="24"/>
              </w:rPr>
            </w:pPr>
          </w:p>
        </w:tc>
        <w:tc>
          <w:tcPr>
            <w:tcW w:w="1980" w:type="dxa"/>
            <w:shd w:val="clear" w:color="auto" w:fill="auto"/>
          </w:tcPr>
          <w:p w14:paraId="0B9DE77F" w14:textId="4C679E77" w:rsidR="00372BFD" w:rsidRPr="00F12152" w:rsidRDefault="00F12152" w:rsidP="001A3988">
            <w:pPr>
              <w:rPr>
                <w:bCs/>
                <w:sz w:val="24"/>
              </w:rPr>
            </w:pPr>
            <w:r w:rsidRPr="00F12152">
              <w:rPr>
                <w:bCs/>
                <w:sz w:val="24"/>
              </w:rPr>
              <w:t>3</w:t>
            </w:r>
          </w:p>
          <w:p w14:paraId="43C6B047" w14:textId="77777777" w:rsidR="00372BFD" w:rsidRPr="00F12152" w:rsidRDefault="00372BFD" w:rsidP="001A3988">
            <w:pPr>
              <w:rPr>
                <w:bCs/>
                <w:sz w:val="24"/>
              </w:rPr>
            </w:pPr>
          </w:p>
          <w:p w14:paraId="38657606" w14:textId="3E371B07" w:rsidR="00372BFD" w:rsidRPr="00F12152" w:rsidRDefault="00F12152" w:rsidP="001A3988">
            <w:pPr>
              <w:rPr>
                <w:bCs/>
                <w:sz w:val="24"/>
              </w:rPr>
            </w:pPr>
            <w:r w:rsidRPr="00F12152">
              <w:rPr>
                <w:bCs/>
                <w:sz w:val="24"/>
              </w:rPr>
              <w:t>3</w:t>
            </w:r>
          </w:p>
          <w:p w14:paraId="276DA30A" w14:textId="77777777" w:rsidR="00372BFD" w:rsidRPr="00F12152" w:rsidRDefault="00372BFD" w:rsidP="001A3988">
            <w:pPr>
              <w:rPr>
                <w:bCs/>
                <w:sz w:val="24"/>
              </w:rPr>
            </w:pPr>
          </w:p>
          <w:p w14:paraId="13B8067A" w14:textId="48E2D204" w:rsidR="00372BFD" w:rsidRPr="00F12152" w:rsidRDefault="00F12152" w:rsidP="001A3988">
            <w:pPr>
              <w:rPr>
                <w:bCs/>
                <w:sz w:val="24"/>
              </w:rPr>
            </w:pPr>
            <w:r w:rsidRPr="00F12152">
              <w:rPr>
                <w:bCs/>
                <w:sz w:val="24"/>
              </w:rPr>
              <w:t>3</w:t>
            </w:r>
          </w:p>
          <w:p w14:paraId="409FCA54" w14:textId="4D21E16A" w:rsidR="00F12152" w:rsidRPr="00F12152" w:rsidRDefault="00F12152" w:rsidP="001A3988">
            <w:pPr>
              <w:rPr>
                <w:bCs/>
                <w:sz w:val="24"/>
              </w:rPr>
            </w:pPr>
          </w:p>
          <w:p w14:paraId="27D184BD" w14:textId="00196823" w:rsidR="00F12152" w:rsidRPr="00F12152" w:rsidRDefault="00F12152" w:rsidP="001A3988">
            <w:pPr>
              <w:rPr>
                <w:bCs/>
                <w:sz w:val="24"/>
              </w:rPr>
            </w:pPr>
            <w:r w:rsidRPr="00F12152">
              <w:rPr>
                <w:bCs/>
                <w:sz w:val="24"/>
              </w:rPr>
              <w:t>3</w:t>
            </w:r>
          </w:p>
          <w:p w14:paraId="69BCC128" w14:textId="094B0F73" w:rsidR="00F12152" w:rsidRPr="00F12152" w:rsidRDefault="00F12152" w:rsidP="001A3988">
            <w:pPr>
              <w:rPr>
                <w:bCs/>
                <w:sz w:val="24"/>
              </w:rPr>
            </w:pPr>
          </w:p>
          <w:p w14:paraId="1F9C6FD1" w14:textId="276F8D1F" w:rsidR="00F12152" w:rsidRPr="00F12152" w:rsidRDefault="00F12152" w:rsidP="001A3988">
            <w:pPr>
              <w:rPr>
                <w:bCs/>
                <w:sz w:val="24"/>
              </w:rPr>
            </w:pPr>
            <w:r w:rsidRPr="00F12152">
              <w:rPr>
                <w:bCs/>
                <w:sz w:val="24"/>
              </w:rPr>
              <w:t>3</w:t>
            </w:r>
          </w:p>
          <w:p w14:paraId="7D85A391" w14:textId="0AE0F28E" w:rsidR="00F12152" w:rsidRPr="00F12152" w:rsidRDefault="00F12152" w:rsidP="001A3988">
            <w:pPr>
              <w:rPr>
                <w:bCs/>
                <w:sz w:val="24"/>
              </w:rPr>
            </w:pPr>
          </w:p>
          <w:p w14:paraId="72C5F53E" w14:textId="4FAB8EF8" w:rsidR="00F12152" w:rsidRPr="00F12152" w:rsidRDefault="00F12152" w:rsidP="001A3988">
            <w:pPr>
              <w:rPr>
                <w:bCs/>
                <w:sz w:val="24"/>
              </w:rPr>
            </w:pPr>
            <w:r w:rsidRPr="00F12152">
              <w:rPr>
                <w:bCs/>
                <w:sz w:val="24"/>
              </w:rPr>
              <w:t>3</w:t>
            </w:r>
          </w:p>
          <w:p w14:paraId="0398A075" w14:textId="11504C3F" w:rsidR="00F12152" w:rsidRPr="00F12152" w:rsidRDefault="00F12152" w:rsidP="001A3988">
            <w:pPr>
              <w:rPr>
                <w:bCs/>
                <w:sz w:val="24"/>
              </w:rPr>
            </w:pPr>
          </w:p>
          <w:p w14:paraId="5089D903" w14:textId="535736E8" w:rsidR="00F12152" w:rsidRPr="00F12152" w:rsidRDefault="00F12152" w:rsidP="001A3988">
            <w:pPr>
              <w:rPr>
                <w:bCs/>
                <w:sz w:val="24"/>
              </w:rPr>
            </w:pPr>
            <w:r w:rsidRPr="00F12152">
              <w:rPr>
                <w:bCs/>
                <w:sz w:val="24"/>
              </w:rPr>
              <w:t>2</w:t>
            </w:r>
          </w:p>
          <w:p w14:paraId="39866ED4" w14:textId="77777777" w:rsidR="00372BFD" w:rsidRDefault="00372BFD" w:rsidP="001A3988">
            <w:pPr>
              <w:rPr>
                <w:bCs/>
                <w:sz w:val="24"/>
              </w:rPr>
            </w:pPr>
          </w:p>
          <w:p w14:paraId="39597D98" w14:textId="77777777" w:rsidR="00F12152" w:rsidRDefault="00F12152" w:rsidP="001A3988">
            <w:pPr>
              <w:rPr>
                <w:bCs/>
                <w:sz w:val="24"/>
              </w:rPr>
            </w:pPr>
            <w:r>
              <w:rPr>
                <w:bCs/>
                <w:sz w:val="24"/>
              </w:rPr>
              <w:t>3</w:t>
            </w:r>
          </w:p>
          <w:p w14:paraId="1C16B743" w14:textId="77777777" w:rsidR="00F12152" w:rsidRDefault="00F12152" w:rsidP="001A3988">
            <w:pPr>
              <w:rPr>
                <w:bCs/>
                <w:sz w:val="24"/>
              </w:rPr>
            </w:pPr>
          </w:p>
          <w:p w14:paraId="5D5CE084" w14:textId="2E814927" w:rsidR="00F12152" w:rsidRPr="00F12152" w:rsidRDefault="00F12152" w:rsidP="001A3988">
            <w:pPr>
              <w:rPr>
                <w:bCs/>
                <w:sz w:val="24"/>
              </w:rPr>
            </w:pPr>
            <w:r>
              <w:rPr>
                <w:bCs/>
                <w:sz w:val="24"/>
              </w:rPr>
              <w:t>2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629EB180" w14:textId="77777777" w:rsidR="00372BFD" w:rsidRDefault="00372BFD" w:rsidP="00372BFD">
            <w:pPr>
              <w:jc w:val="center"/>
              <w:rPr>
                <w:b/>
                <w:sz w:val="24"/>
              </w:rPr>
            </w:pPr>
          </w:p>
          <w:p w14:paraId="4DE631ED" w14:textId="77777777" w:rsidR="00372BFD" w:rsidRDefault="00372BFD" w:rsidP="00372BFD">
            <w:pPr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Bachelor</w:t>
            </w:r>
          </w:p>
          <w:p w14:paraId="7EA6BD38" w14:textId="1B27225C" w:rsidR="00372BFD" w:rsidRPr="00921BCE" w:rsidRDefault="00372BFD" w:rsidP="00372BFD">
            <w:pPr>
              <w:jc w:val="center"/>
              <w:rPr>
                <w:b/>
                <w:sz w:val="24"/>
              </w:rPr>
            </w:pPr>
          </w:p>
        </w:tc>
      </w:tr>
      <w:tr w:rsidR="00372BFD" w:rsidRPr="00921BCE" w14:paraId="46451C5E" w14:textId="77777777" w:rsidTr="00E240BD">
        <w:trPr>
          <w:cantSplit/>
          <w:trHeight w:val="1619"/>
        </w:trPr>
        <w:tc>
          <w:tcPr>
            <w:tcW w:w="6907" w:type="dxa"/>
            <w:shd w:val="clear" w:color="auto" w:fill="auto"/>
          </w:tcPr>
          <w:p w14:paraId="5E9916CA" w14:textId="77777777" w:rsidR="00372BFD" w:rsidRDefault="00372BFD" w:rsidP="00372BFD">
            <w:pPr>
              <w:rPr>
                <w:bCs/>
                <w:sz w:val="24"/>
              </w:rPr>
            </w:pPr>
            <w:r w:rsidRPr="00E42A47">
              <w:rPr>
                <w:bCs/>
                <w:sz w:val="24"/>
              </w:rPr>
              <w:t>Evidence-Based Nursing Practice</w:t>
            </w:r>
            <w:r>
              <w:rPr>
                <w:bCs/>
                <w:sz w:val="24"/>
              </w:rPr>
              <w:t xml:space="preserve"> for Graduate Nursing Students</w:t>
            </w:r>
          </w:p>
          <w:p w14:paraId="320C3DBE" w14:textId="77777777" w:rsidR="00372BFD" w:rsidRDefault="00372BFD" w:rsidP="00372BFD">
            <w:pPr>
              <w:rPr>
                <w:bCs/>
                <w:sz w:val="24"/>
              </w:rPr>
            </w:pPr>
          </w:p>
          <w:p w14:paraId="1AA96D41" w14:textId="77777777" w:rsidR="00372BFD" w:rsidRDefault="00372BFD" w:rsidP="00372BFD">
            <w:pPr>
              <w:rPr>
                <w:bCs/>
                <w:sz w:val="24"/>
              </w:rPr>
            </w:pPr>
            <w:r>
              <w:rPr>
                <w:bCs/>
                <w:sz w:val="24"/>
              </w:rPr>
              <w:t>Research Methodology for Graduate Nursing Students</w:t>
            </w:r>
          </w:p>
          <w:p w14:paraId="70D1182C" w14:textId="77777777" w:rsidR="00372BFD" w:rsidRDefault="00372BFD" w:rsidP="00372BFD">
            <w:pPr>
              <w:rPr>
                <w:bCs/>
                <w:sz w:val="24"/>
              </w:rPr>
            </w:pPr>
          </w:p>
          <w:p w14:paraId="742E57A0" w14:textId="4FDBA84A" w:rsidR="00372BFD" w:rsidRPr="00E42A47" w:rsidRDefault="00372BFD" w:rsidP="005A675D">
            <w:pPr>
              <w:rPr>
                <w:bCs/>
                <w:sz w:val="24"/>
              </w:rPr>
            </w:pPr>
            <w:r>
              <w:rPr>
                <w:bCs/>
                <w:sz w:val="24"/>
              </w:rPr>
              <w:t>Advanced Statistical Methods for Graduate Nursing Students</w:t>
            </w:r>
          </w:p>
        </w:tc>
        <w:tc>
          <w:tcPr>
            <w:tcW w:w="1980" w:type="dxa"/>
            <w:shd w:val="clear" w:color="auto" w:fill="auto"/>
          </w:tcPr>
          <w:p w14:paraId="2CE0B821" w14:textId="77777777" w:rsidR="00372BFD" w:rsidRPr="00F12152" w:rsidRDefault="00F12152" w:rsidP="001A3988">
            <w:pPr>
              <w:rPr>
                <w:bCs/>
                <w:sz w:val="24"/>
              </w:rPr>
            </w:pPr>
            <w:r w:rsidRPr="00F12152">
              <w:rPr>
                <w:bCs/>
                <w:sz w:val="24"/>
              </w:rPr>
              <w:t>3</w:t>
            </w:r>
          </w:p>
          <w:p w14:paraId="7DC95351" w14:textId="77777777" w:rsidR="00F12152" w:rsidRPr="00F12152" w:rsidRDefault="00F12152" w:rsidP="001A3988">
            <w:pPr>
              <w:rPr>
                <w:bCs/>
                <w:sz w:val="24"/>
              </w:rPr>
            </w:pPr>
          </w:p>
          <w:p w14:paraId="41B94A24" w14:textId="77777777" w:rsidR="00F12152" w:rsidRPr="00F12152" w:rsidRDefault="00F12152" w:rsidP="001A3988">
            <w:pPr>
              <w:rPr>
                <w:bCs/>
                <w:sz w:val="24"/>
              </w:rPr>
            </w:pPr>
            <w:r w:rsidRPr="00F12152">
              <w:rPr>
                <w:bCs/>
                <w:sz w:val="24"/>
              </w:rPr>
              <w:t>3</w:t>
            </w:r>
          </w:p>
          <w:p w14:paraId="40899269" w14:textId="77777777" w:rsidR="00F12152" w:rsidRPr="00F12152" w:rsidRDefault="00F12152" w:rsidP="001A3988">
            <w:pPr>
              <w:rPr>
                <w:bCs/>
                <w:sz w:val="24"/>
              </w:rPr>
            </w:pPr>
          </w:p>
          <w:p w14:paraId="63916F04" w14:textId="78C2A048" w:rsidR="00F12152" w:rsidRPr="00F12152" w:rsidRDefault="00F12152" w:rsidP="001A3988">
            <w:pPr>
              <w:rPr>
                <w:bCs/>
                <w:sz w:val="24"/>
              </w:rPr>
            </w:pPr>
            <w:r w:rsidRPr="00F12152">
              <w:rPr>
                <w:bCs/>
                <w:sz w:val="24"/>
              </w:rPr>
              <w:t>3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4C6127EA" w14:textId="0C91BCA4" w:rsidR="00372BFD" w:rsidRPr="00921BCE" w:rsidRDefault="00372BFD" w:rsidP="00372BFD">
            <w:pPr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Graduate</w:t>
            </w:r>
          </w:p>
        </w:tc>
      </w:tr>
    </w:tbl>
    <w:p w14:paraId="4B822F81" w14:textId="77777777" w:rsidR="0058689E" w:rsidRDefault="0058689E" w:rsidP="00947C00">
      <w:pPr>
        <w:ind w:left="360" w:hanging="360"/>
        <w:rPr>
          <w:b/>
          <w:sz w:val="24"/>
        </w:rPr>
      </w:pPr>
    </w:p>
    <w:p w14:paraId="5AA5858C" w14:textId="241A6C7F" w:rsidR="00354509" w:rsidRDefault="005A675D" w:rsidP="00947C00">
      <w:pPr>
        <w:ind w:left="360" w:hanging="360"/>
        <w:rPr>
          <w:b/>
          <w:sz w:val="24"/>
        </w:rPr>
      </w:pPr>
      <w:r>
        <w:rPr>
          <w:b/>
          <w:sz w:val="24"/>
        </w:rPr>
        <w:t xml:space="preserve">Advisership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695"/>
        <w:gridCol w:w="2573"/>
        <w:gridCol w:w="4727"/>
        <w:gridCol w:w="1795"/>
      </w:tblGrid>
      <w:tr w:rsidR="00E80303" w14:paraId="369944C8" w14:textId="434B4407" w:rsidTr="00E80303">
        <w:tc>
          <w:tcPr>
            <w:tcW w:w="785" w:type="pct"/>
          </w:tcPr>
          <w:p w14:paraId="5D817C36" w14:textId="65EEE825" w:rsidR="00E80303" w:rsidRDefault="00E80303" w:rsidP="00947C00">
            <w:pPr>
              <w:rPr>
                <w:b/>
                <w:sz w:val="24"/>
              </w:rPr>
            </w:pPr>
            <w:r>
              <w:rPr>
                <w:b/>
                <w:sz w:val="24"/>
              </w:rPr>
              <w:t>Student Name</w:t>
            </w:r>
          </w:p>
        </w:tc>
        <w:tc>
          <w:tcPr>
            <w:tcW w:w="1192" w:type="pct"/>
          </w:tcPr>
          <w:p w14:paraId="4B8711FC" w14:textId="2DEBB8C9" w:rsidR="00E80303" w:rsidRDefault="00E80303" w:rsidP="00947C00">
            <w:pPr>
              <w:rPr>
                <w:b/>
                <w:sz w:val="24"/>
              </w:rPr>
            </w:pPr>
            <w:r>
              <w:rPr>
                <w:b/>
                <w:sz w:val="24"/>
              </w:rPr>
              <w:t>Expected Semester of Graduation</w:t>
            </w:r>
          </w:p>
        </w:tc>
        <w:tc>
          <w:tcPr>
            <w:tcW w:w="2190" w:type="pct"/>
          </w:tcPr>
          <w:p w14:paraId="17C9DFBE" w14:textId="51F60087" w:rsidR="00E80303" w:rsidRDefault="00E80303" w:rsidP="00947C00">
            <w:pPr>
              <w:rPr>
                <w:b/>
                <w:sz w:val="24"/>
              </w:rPr>
            </w:pPr>
            <w:r>
              <w:rPr>
                <w:b/>
                <w:sz w:val="24"/>
              </w:rPr>
              <w:t>Thesis Title</w:t>
            </w:r>
          </w:p>
        </w:tc>
        <w:tc>
          <w:tcPr>
            <w:tcW w:w="832" w:type="pct"/>
          </w:tcPr>
          <w:p w14:paraId="397D8D0C" w14:textId="29C5C40C" w:rsidR="00E80303" w:rsidRDefault="00E80303" w:rsidP="00947C00">
            <w:pPr>
              <w:rPr>
                <w:b/>
                <w:sz w:val="24"/>
              </w:rPr>
            </w:pPr>
            <w:r>
              <w:rPr>
                <w:b/>
                <w:sz w:val="24"/>
              </w:rPr>
              <w:t>Role</w:t>
            </w:r>
          </w:p>
        </w:tc>
      </w:tr>
      <w:tr w:rsidR="00E80303" w14:paraId="5FEF82FE" w14:textId="2098CA4C" w:rsidTr="00E80303">
        <w:tc>
          <w:tcPr>
            <w:tcW w:w="785" w:type="pct"/>
          </w:tcPr>
          <w:p w14:paraId="30F06E72" w14:textId="334EC897" w:rsidR="00E80303" w:rsidRPr="00E80303" w:rsidRDefault="00E80303" w:rsidP="00947C00">
            <w:pPr>
              <w:rPr>
                <w:bCs/>
                <w:sz w:val="24"/>
              </w:rPr>
            </w:pPr>
            <w:r w:rsidRPr="00E80303">
              <w:rPr>
                <w:bCs/>
                <w:szCs w:val="16"/>
              </w:rPr>
              <w:t xml:space="preserve">Raya K. </w:t>
            </w:r>
            <w:proofErr w:type="spellStart"/>
            <w:r w:rsidRPr="00E80303">
              <w:rPr>
                <w:bCs/>
                <w:szCs w:val="16"/>
              </w:rPr>
              <w:t>Miqdadi</w:t>
            </w:r>
            <w:proofErr w:type="spellEnd"/>
          </w:p>
        </w:tc>
        <w:tc>
          <w:tcPr>
            <w:tcW w:w="1192" w:type="pct"/>
          </w:tcPr>
          <w:p w14:paraId="12C9D153" w14:textId="3D119679" w:rsidR="00E80303" w:rsidRDefault="00E80303" w:rsidP="00947C00">
            <w:pPr>
              <w:rPr>
                <w:b/>
                <w:sz w:val="24"/>
              </w:rPr>
            </w:pPr>
            <w:r w:rsidRPr="00E80303">
              <w:rPr>
                <w:rFonts w:asciiTheme="majorBidi" w:hAnsiTheme="majorBidi" w:cstheme="majorBidi"/>
                <w:szCs w:val="24"/>
              </w:rPr>
              <w:t>First Semester 2023/2024</w:t>
            </w:r>
            <w:r w:rsidR="00AB4050">
              <w:rPr>
                <w:rFonts w:asciiTheme="majorBidi" w:hAnsiTheme="majorBidi" w:cstheme="majorBidi"/>
                <w:szCs w:val="24"/>
              </w:rPr>
              <w:t xml:space="preserve"> (Graduated)</w:t>
            </w:r>
          </w:p>
        </w:tc>
        <w:tc>
          <w:tcPr>
            <w:tcW w:w="2190" w:type="pct"/>
          </w:tcPr>
          <w:p w14:paraId="637022AF" w14:textId="279A293A" w:rsidR="00E80303" w:rsidRDefault="00E80303" w:rsidP="00947C00">
            <w:pPr>
              <w:rPr>
                <w:b/>
                <w:sz w:val="24"/>
              </w:rPr>
            </w:pPr>
            <w:r w:rsidRPr="000D0E70">
              <w:rPr>
                <w:rFonts w:asciiTheme="majorBidi" w:hAnsiTheme="majorBidi" w:cstheme="majorBidi"/>
                <w:szCs w:val="24"/>
              </w:rPr>
              <w:t xml:space="preserve">Parental </w:t>
            </w:r>
            <w:r>
              <w:rPr>
                <w:rFonts w:asciiTheme="majorBidi" w:hAnsiTheme="majorBidi" w:cstheme="majorBidi"/>
                <w:szCs w:val="24"/>
              </w:rPr>
              <w:t>S</w:t>
            </w:r>
            <w:r w:rsidRPr="000D0E70">
              <w:rPr>
                <w:rFonts w:asciiTheme="majorBidi" w:hAnsiTheme="majorBidi" w:cstheme="majorBidi"/>
                <w:szCs w:val="24"/>
              </w:rPr>
              <w:t xml:space="preserve">tress and </w:t>
            </w:r>
            <w:r>
              <w:rPr>
                <w:rFonts w:asciiTheme="majorBidi" w:hAnsiTheme="majorBidi" w:cstheme="majorBidi"/>
                <w:szCs w:val="24"/>
              </w:rPr>
              <w:t>Q</w:t>
            </w:r>
            <w:r w:rsidRPr="000D0E70">
              <w:rPr>
                <w:rFonts w:asciiTheme="majorBidi" w:hAnsiTheme="majorBidi" w:cstheme="majorBidi"/>
                <w:szCs w:val="24"/>
              </w:rPr>
              <w:t xml:space="preserve">uality of </w:t>
            </w:r>
            <w:r>
              <w:rPr>
                <w:rFonts w:asciiTheme="majorBidi" w:hAnsiTheme="majorBidi" w:cstheme="majorBidi"/>
                <w:szCs w:val="24"/>
              </w:rPr>
              <w:t>L</w:t>
            </w:r>
            <w:r w:rsidRPr="000D0E70">
              <w:rPr>
                <w:rFonts w:asciiTheme="majorBidi" w:hAnsiTheme="majorBidi" w:cstheme="majorBidi"/>
                <w:szCs w:val="24"/>
              </w:rPr>
              <w:t xml:space="preserve">ife among Jordanian </w:t>
            </w:r>
            <w:r>
              <w:rPr>
                <w:rFonts w:asciiTheme="majorBidi" w:hAnsiTheme="majorBidi" w:cstheme="majorBidi"/>
                <w:szCs w:val="24"/>
              </w:rPr>
              <w:t>P</w:t>
            </w:r>
            <w:r w:rsidRPr="000D0E70">
              <w:rPr>
                <w:rFonts w:asciiTheme="majorBidi" w:hAnsiTheme="majorBidi" w:cstheme="majorBidi"/>
                <w:szCs w:val="24"/>
              </w:rPr>
              <w:t xml:space="preserve">arents of </w:t>
            </w:r>
            <w:r>
              <w:rPr>
                <w:rFonts w:asciiTheme="majorBidi" w:hAnsiTheme="majorBidi" w:cstheme="majorBidi"/>
                <w:szCs w:val="24"/>
              </w:rPr>
              <w:t>C</w:t>
            </w:r>
            <w:r w:rsidRPr="000D0E70">
              <w:rPr>
                <w:rFonts w:asciiTheme="majorBidi" w:hAnsiTheme="majorBidi" w:cstheme="majorBidi"/>
                <w:szCs w:val="24"/>
              </w:rPr>
              <w:t xml:space="preserve">hildren with </w:t>
            </w:r>
            <w:r>
              <w:rPr>
                <w:rFonts w:asciiTheme="majorBidi" w:hAnsiTheme="majorBidi" w:cstheme="majorBidi"/>
                <w:szCs w:val="24"/>
              </w:rPr>
              <w:t>E</w:t>
            </w:r>
            <w:r w:rsidRPr="000D0E70">
              <w:rPr>
                <w:rFonts w:asciiTheme="majorBidi" w:hAnsiTheme="majorBidi" w:cstheme="majorBidi"/>
                <w:szCs w:val="24"/>
              </w:rPr>
              <w:t>pilepsy</w:t>
            </w:r>
          </w:p>
        </w:tc>
        <w:tc>
          <w:tcPr>
            <w:tcW w:w="832" w:type="pct"/>
          </w:tcPr>
          <w:p w14:paraId="20957D49" w14:textId="4B4BDFFB" w:rsidR="00E80303" w:rsidRPr="000D0E70" w:rsidRDefault="00E80303" w:rsidP="00947C00">
            <w:pPr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Primary Advisor</w:t>
            </w:r>
          </w:p>
        </w:tc>
      </w:tr>
      <w:tr w:rsidR="00C44990" w14:paraId="0F04A984" w14:textId="21F40B6D" w:rsidTr="00E80303">
        <w:tc>
          <w:tcPr>
            <w:tcW w:w="785" w:type="pct"/>
          </w:tcPr>
          <w:p w14:paraId="028127F0" w14:textId="626054EC" w:rsidR="00C44990" w:rsidRPr="00C44990" w:rsidRDefault="00C44990" w:rsidP="00C44990">
            <w:pPr>
              <w:rPr>
                <w:bCs/>
                <w:szCs w:val="16"/>
              </w:rPr>
            </w:pPr>
            <w:proofErr w:type="spellStart"/>
            <w:r w:rsidRPr="00C44990">
              <w:rPr>
                <w:bCs/>
                <w:szCs w:val="16"/>
              </w:rPr>
              <w:t>Omamah</w:t>
            </w:r>
            <w:proofErr w:type="spellEnd"/>
            <w:r w:rsidRPr="00C44990">
              <w:rPr>
                <w:bCs/>
                <w:szCs w:val="16"/>
              </w:rPr>
              <w:t xml:space="preserve"> K. </w:t>
            </w:r>
            <w:proofErr w:type="spellStart"/>
            <w:r w:rsidRPr="00C44990">
              <w:rPr>
                <w:bCs/>
                <w:szCs w:val="16"/>
              </w:rPr>
              <w:t>Alsoudi</w:t>
            </w:r>
            <w:proofErr w:type="spellEnd"/>
          </w:p>
        </w:tc>
        <w:tc>
          <w:tcPr>
            <w:tcW w:w="1192" w:type="pct"/>
          </w:tcPr>
          <w:p w14:paraId="2FE5D79D" w14:textId="275E9E57" w:rsidR="00C44990" w:rsidRPr="00C44990" w:rsidRDefault="00AB4050" w:rsidP="00C44990">
            <w:pPr>
              <w:rPr>
                <w:bCs/>
                <w:szCs w:val="16"/>
              </w:rPr>
            </w:pPr>
            <w:r>
              <w:rPr>
                <w:rFonts w:asciiTheme="majorBidi" w:hAnsiTheme="majorBidi" w:cstheme="majorBidi"/>
                <w:szCs w:val="24"/>
              </w:rPr>
              <w:t>Summer</w:t>
            </w:r>
            <w:r w:rsidR="00C44990" w:rsidRPr="00E80303">
              <w:rPr>
                <w:rFonts w:asciiTheme="majorBidi" w:hAnsiTheme="majorBidi" w:cstheme="majorBidi"/>
                <w:szCs w:val="24"/>
              </w:rPr>
              <w:t xml:space="preserve"> Semester 2023/2024</w:t>
            </w:r>
          </w:p>
        </w:tc>
        <w:tc>
          <w:tcPr>
            <w:tcW w:w="2190" w:type="pct"/>
          </w:tcPr>
          <w:p w14:paraId="1F8D6912" w14:textId="44C1DEBD" w:rsidR="00C44990" w:rsidRPr="00C44990" w:rsidRDefault="00C44990" w:rsidP="00C44990">
            <w:pPr>
              <w:rPr>
                <w:rFonts w:asciiTheme="majorBidi" w:hAnsiTheme="majorBidi" w:cstheme="majorBidi"/>
                <w:szCs w:val="24"/>
              </w:rPr>
            </w:pPr>
            <w:r w:rsidRPr="00C44990">
              <w:rPr>
                <w:rFonts w:asciiTheme="majorBidi" w:hAnsiTheme="majorBidi" w:cstheme="majorBidi"/>
                <w:szCs w:val="24"/>
              </w:rPr>
              <w:t>Compassion Satisfaction and Fatigue among Pediatric Nurses and Their Effects on Caregiver Satisfaction: A Comparative Study</w:t>
            </w:r>
          </w:p>
        </w:tc>
        <w:tc>
          <w:tcPr>
            <w:tcW w:w="832" w:type="pct"/>
          </w:tcPr>
          <w:p w14:paraId="2A670707" w14:textId="5202A978" w:rsidR="00C44990" w:rsidRPr="00C44990" w:rsidRDefault="00C44990" w:rsidP="00C44990">
            <w:pPr>
              <w:rPr>
                <w:bCs/>
                <w:szCs w:val="16"/>
              </w:rPr>
            </w:pPr>
            <w:r>
              <w:rPr>
                <w:rFonts w:asciiTheme="majorBidi" w:hAnsiTheme="majorBidi" w:cstheme="majorBidi"/>
                <w:szCs w:val="24"/>
              </w:rPr>
              <w:t>Primary Advisor</w:t>
            </w:r>
          </w:p>
        </w:tc>
      </w:tr>
    </w:tbl>
    <w:p w14:paraId="24C10135" w14:textId="77777777" w:rsidR="005A675D" w:rsidRDefault="005A675D" w:rsidP="00947C00">
      <w:pPr>
        <w:ind w:left="360" w:hanging="360"/>
        <w:rPr>
          <w:b/>
          <w:sz w:val="24"/>
        </w:rPr>
      </w:pPr>
    </w:p>
    <w:p w14:paraId="31F87AB0" w14:textId="1B012D45" w:rsidR="0058689E" w:rsidRDefault="0058689E" w:rsidP="00947C00">
      <w:pPr>
        <w:ind w:left="360" w:hanging="360"/>
        <w:rPr>
          <w:b/>
          <w:sz w:val="24"/>
        </w:rPr>
      </w:pPr>
      <w:r>
        <w:rPr>
          <w:b/>
          <w:sz w:val="24"/>
        </w:rPr>
        <w:t>Administrative Roles</w:t>
      </w:r>
    </w:p>
    <w:tbl>
      <w:tblPr>
        <w:tblStyle w:val="TableGrid"/>
        <w:tblW w:w="10710" w:type="dxa"/>
        <w:tblInd w:w="85" w:type="dxa"/>
        <w:tblLook w:val="04A0" w:firstRow="1" w:lastRow="0" w:firstColumn="1" w:lastColumn="0" w:noHBand="0" w:noVBand="1"/>
      </w:tblPr>
      <w:tblGrid>
        <w:gridCol w:w="6930"/>
        <w:gridCol w:w="3780"/>
      </w:tblGrid>
      <w:tr w:rsidR="0058689E" w14:paraId="61515467" w14:textId="77777777" w:rsidTr="00585700">
        <w:tc>
          <w:tcPr>
            <w:tcW w:w="6930" w:type="dxa"/>
          </w:tcPr>
          <w:p w14:paraId="2003B9B8" w14:textId="745D3179" w:rsidR="0058689E" w:rsidRPr="00D323B6" w:rsidRDefault="0058689E" w:rsidP="005A675D">
            <w:pPr>
              <w:rPr>
                <w:b/>
                <w:sz w:val="24"/>
              </w:rPr>
            </w:pPr>
            <w:r w:rsidRPr="00D323B6">
              <w:rPr>
                <w:b/>
                <w:sz w:val="24"/>
              </w:rPr>
              <w:t>Role</w:t>
            </w:r>
          </w:p>
        </w:tc>
        <w:tc>
          <w:tcPr>
            <w:tcW w:w="3780" w:type="dxa"/>
          </w:tcPr>
          <w:p w14:paraId="49F89AA4" w14:textId="7382150A" w:rsidR="0058689E" w:rsidRPr="00D323B6" w:rsidRDefault="0058689E" w:rsidP="00947C00">
            <w:pPr>
              <w:rPr>
                <w:b/>
                <w:sz w:val="24"/>
              </w:rPr>
            </w:pPr>
            <w:r w:rsidRPr="00D323B6">
              <w:rPr>
                <w:b/>
                <w:sz w:val="24"/>
              </w:rPr>
              <w:t>Time Period</w:t>
            </w:r>
          </w:p>
        </w:tc>
      </w:tr>
      <w:tr w:rsidR="0058689E" w14:paraId="13AEA2E3" w14:textId="77777777" w:rsidTr="00585700">
        <w:tc>
          <w:tcPr>
            <w:tcW w:w="6930" w:type="dxa"/>
          </w:tcPr>
          <w:p w14:paraId="30580E25" w14:textId="77777777" w:rsidR="0058689E" w:rsidRPr="00585700" w:rsidRDefault="0058689E" w:rsidP="00947C00">
            <w:pPr>
              <w:rPr>
                <w:bCs/>
                <w:sz w:val="24"/>
              </w:rPr>
            </w:pPr>
          </w:p>
          <w:p w14:paraId="081FD08F" w14:textId="00873565" w:rsidR="00045880" w:rsidRPr="00585700" w:rsidRDefault="00E720AB" w:rsidP="0016741B">
            <w:pPr>
              <w:rPr>
                <w:bCs/>
                <w:sz w:val="24"/>
              </w:rPr>
            </w:pPr>
            <w:r w:rsidRPr="00585700">
              <w:rPr>
                <w:bCs/>
                <w:sz w:val="24"/>
              </w:rPr>
              <w:t xml:space="preserve">Assistant Dean </w:t>
            </w:r>
            <w:r w:rsidR="00F674EA" w:rsidRPr="00585700">
              <w:rPr>
                <w:bCs/>
                <w:sz w:val="24"/>
              </w:rPr>
              <w:t>for</w:t>
            </w:r>
            <w:r w:rsidRPr="00585700">
              <w:rPr>
                <w:bCs/>
                <w:sz w:val="24"/>
              </w:rPr>
              <w:t xml:space="preserve"> Quality Assurance </w:t>
            </w:r>
            <w:r w:rsidR="006F53E2" w:rsidRPr="00585700">
              <w:rPr>
                <w:bCs/>
                <w:sz w:val="24"/>
              </w:rPr>
              <w:t xml:space="preserve">Affairs </w:t>
            </w:r>
            <w:r w:rsidRPr="00585700">
              <w:rPr>
                <w:bCs/>
                <w:sz w:val="24"/>
              </w:rPr>
              <w:t>and E-Learning</w:t>
            </w:r>
            <w:r w:rsidR="003E1707">
              <w:rPr>
                <w:bCs/>
                <w:sz w:val="24"/>
              </w:rPr>
              <w:t xml:space="preserve"> -</w:t>
            </w:r>
            <w:r w:rsidRPr="00585700">
              <w:rPr>
                <w:bCs/>
                <w:sz w:val="24"/>
              </w:rPr>
              <w:t xml:space="preserve"> </w:t>
            </w:r>
            <w:proofErr w:type="spellStart"/>
            <w:r w:rsidRPr="00585700">
              <w:rPr>
                <w:bCs/>
                <w:sz w:val="24"/>
              </w:rPr>
              <w:t>Mutah</w:t>
            </w:r>
            <w:proofErr w:type="spellEnd"/>
            <w:r w:rsidRPr="00585700">
              <w:rPr>
                <w:bCs/>
                <w:sz w:val="24"/>
              </w:rPr>
              <w:t xml:space="preserve"> University</w:t>
            </w:r>
            <w:r w:rsidR="00585700">
              <w:rPr>
                <w:bCs/>
                <w:sz w:val="24"/>
              </w:rPr>
              <w:t xml:space="preserve">, </w:t>
            </w:r>
            <w:r w:rsidRPr="00585700">
              <w:rPr>
                <w:bCs/>
                <w:sz w:val="24"/>
              </w:rPr>
              <w:t>College of Nursing</w:t>
            </w:r>
          </w:p>
        </w:tc>
        <w:tc>
          <w:tcPr>
            <w:tcW w:w="3780" w:type="dxa"/>
          </w:tcPr>
          <w:p w14:paraId="66D64019" w14:textId="77777777" w:rsidR="0058689E" w:rsidRPr="00585700" w:rsidRDefault="0058689E" w:rsidP="00947C00">
            <w:pPr>
              <w:rPr>
                <w:bCs/>
                <w:sz w:val="24"/>
              </w:rPr>
            </w:pPr>
          </w:p>
          <w:p w14:paraId="4790A8F5" w14:textId="6A59D0A6" w:rsidR="00E720AB" w:rsidRPr="00585700" w:rsidRDefault="00E720AB" w:rsidP="00947C00">
            <w:pPr>
              <w:rPr>
                <w:bCs/>
                <w:sz w:val="24"/>
              </w:rPr>
            </w:pPr>
            <w:r w:rsidRPr="00585700">
              <w:rPr>
                <w:bCs/>
                <w:sz w:val="24"/>
              </w:rPr>
              <w:t>Fall 2021/202</w:t>
            </w:r>
            <w:r w:rsidR="00194642" w:rsidRPr="00585700">
              <w:rPr>
                <w:bCs/>
                <w:sz w:val="24"/>
              </w:rPr>
              <w:t>2</w:t>
            </w:r>
            <w:r w:rsidR="002B769B" w:rsidRPr="00585700">
              <w:rPr>
                <w:bCs/>
                <w:sz w:val="24"/>
              </w:rPr>
              <w:t xml:space="preserve"> </w:t>
            </w:r>
            <w:r w:rsidR="00666CF1">
              <w:rPr>
                <w:bCs/>
                <w:sz w:val="24"/>
              </w:rPr>
              <w:t>–</w:t>
            </w:r>
            <w:r w:rsidR="002B769B" w:rsidRPr="00585700">
              <w:rPr>
                <w:bCs/>
                <w:sz w:val="24"/>
              </w:rPr>
              <w:t xml:space="preserve"> </w:t>
            </w:r>
            <w:r w:rsidR="00666CF1">
              <w:rPr>
                <w:bCs/>
                <w:sz w:val="24"/>
              </w:rPr>
              <w:t>Spring 2023/2024</w:t>
            </w:r>
          </w:p>
        </w:tc>
      </w:tr>
    </w:tbl>
    <w:p w14:paraId="72FD2C71" w14:textId="5C6536E9" w:rsidR="00C35771" w:rsidRDefault="000760CE" w:rsidP="00947C00">
      <w:pPr>
        <w:ind w:left="360" w:hanging="360"/>
        <w:rPr>
          <w:b/>
          <w:sz w:val="24"/>
        </w:rPr>
      </w:pPr>
      <w:r>
        <w:rPr>
          <w:b/>
          <w:sz w:val="24"/>
        </w:rPr>
        <w:tab/>
      </w:r>
    </w:p>
    <w:p w14:paraId="759EEB2D" w14:textId="77777777" w:rsidR="007B64A2" w:rsidRDefault="007B64A2" w:rsidP="00947C00">
      <w:pPr>
        <w:ind w:left="360" w:hanging="360"/>
        <w:rPr>
          <w:b/>
          <w:sz w:val="24"/>
        </w:rPr>
      </w:pPr>
      <w:r>
        <w:rPr>
          <w:b/>
          <w:sz w:val="24"/>
        </w:rPr>
        <w:t>Committees</w:t>
      </w:r>
    </w:p>
    <w:tbl>
      <w:tblPr>
        <w:tblW w:w="10687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60"/>
        <w:gridCol w:w="1749"/>
        <w:gridCol w:w="6378"/>
      </w:tblGrid>
      <w:tr w:rsidR="000C3107" w:rsidRPr="00921BCE" w14:paraId="269A9890" w14:textId="77777777" w:rsidTr="00126ABD">
        <w:tc>
          <w:tcPr>
            <w:tcW w:w="2560" w:type="dxa"/>
            <w:shd w:val="clear" w:color="auto" w:fill="auto"/>
          </w:tcPr>
          <w:p w14:paraId="1E902028" w14:textId="77777777" w:rsidR="000C3107" w:rsidRPr="00F633E0" w:rsidRDefault="000C3107" w:rsidP="00921BCE">
            <w:pPr>
              <w:jc w:val="center"/>
              <w:rPr>
                <w:b/>
                <w:sz w:val="24"/>
              </w:rPr>
            </w:pPr>
            <w:r w:rsidRPr="00F633E0">
              <w:rPr>
                <w:b/>
                <w:sz w:val="24"/>
              </w:rPr>
              <w:t>Committee</w:t>
            </w:r>
          </w:p>
          <w:p w14:paraId="6CB10E90" w14:textId="4650A328" w:rsidR="00D52E80" w:rsidRPr="00F633E0" w:rsidRDefault="00D52E80" w:rsidP="00921BCE">
            <w:pPr>
              <w:jc w:val="center"/>
              <w:rPr>
                <w:b/>
                <w:sz w:val="24"/>
              </w:rPr>
            </w:pPr>
          </w:p>
        </w:tc>
        <w:tc>
          <w:tcPr>
            <w:tcW w:w="1749" w:type="dxa"/>
            <w:shd w:val="clear" w:color="auto" w:fill="auto"/>
          </w:tcPr>
          <w:p w14:paraId="5F8895D5" w14:textId="77777777" w:rsidR="000C3107" w:rsidRPr="00F633E0" w:rsidRDefault="000C3107" w:rsidP="00921BCE">
            <w:pPr>
              <w:jc w:val="center"/>
              <w:rPr>
                <w:b/>
                <w:sz w:val="24"/>
              </w:rPr>
            </w:pPr>
            <w:r w:rsidRPr="00F633E0">
              <w:rPr>
                <w:b/>
                <w:sz w:val="24"/>
              </w:rPr>
              <w:lastRenderedPageBreak/>
              <w:t>Role</w:t>
            </w:r>
          </w:p>
        </w:tc>
        <w:tc>
          <w:tcPr>
            <w:tcW w:w="6378" w:type="dxa"/>
            <w:shd w:val="clear" w:color="auto" w:fill="auto"/>
          </w:tcPr>
          <w:p w14:paraId="15E8FF66" w14:textId="77777777" w:rsidR="000C3107" w:rsidRPr="00F633E0" w:rsidRDefault="000C3107" w:rsidP="00921BCE">
            <w:pPr>
              <w:jc w:val="center"/>
              <w:rPr>
                <w:b/>
                <w:sz w:val="24"/>
              </w:rPr>
            </w:pPr>
            <w:r w:rsidRPr="00F633E0">
              <w:rPr>
                <w:b/>
                <w:sz w:val="24"/>
              </w:rPr>
              <w:t>Date of Service</w:t>
            </w:r>
          </w:p>
        </w:tc>
      </w:tr>
      <w:tr w:rsidR="000C3107" w:rsidRPr="00921BCE" w14:paraId="0674B9EC" w14:textId="77777777" w:rsidTr="00C027C4">
        <w:tc>
          <w:tcPr>
            <w:tcW w:w="2560" w:type="dxa"/>
            <w:shd w:val="clear" w:color="auto" w:fill="auto"/>
            <w:vAlign w:val="center"/>
          </w:tcPr>
          <w:p w14:paraId="13DBA21C" w14:textId="77777777" w:rsidR="000C3107" w:rsidRPr="00F633E0" w:rsidRDefault="000C3107" w:rsidP="00C027C4">
            <w:pPr>
              <w:rPr>
                <w:bCs/>
                <w:sz w:val="24"/>
              </w:rPr>
            </w:pPr>
          </w:p>
          <w:p w14:paraId="02505CCC" w14:textId="77777777" w:rsidR="000C3107" w:rsidRPr="00F633E0" w:rsidRDefault="000C3107" w:rsidP="00C027C4">
            <w:pPr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Student’s Disciplinary Committee</w:t>
            </w:r>
          </w:p>
          <w:p w14:paraId="6BE6BED2" w14:textId="5474077E" w:rsidR="005E1DE5" w:rsidRPr="00F633E0" w:rsidRDefault="005E1DE5" w:rsidP="00C027C4">
            <w:pPr>
              <w:rPr>
                <w:bCs/>
                <w:sz w:val="24"/>
              </w:rPr>
            </w:pPr>
          </w:p>
        </w:tc>
        <w:tc>
          <w:tcPr>
            <w:tcW w:w="1749" w:type="dxa"/>
            <w:shd w:val="clear" w:color="auto" w:fill="auto"/>
            <w:vAlign w:val="center"/>
          </w:tcPr>
          <w:p w14:paraId="0E337667" w14:textId="77777777" w:rsidR="000C3107" w:rsidRPr="00F633E0" w:rsidRDefault="000C3107" w:rsidP="00C027C4">
            <w:pPr>
              <w:jc w:val="center"/>
              <w:rPr>
                <w:bCs/>
                <w:sz w:val="24"/>
              </w:rPr>
            </w:pPr>
          </w:p>
          <w:p w14:paraId="6752077C" w14:textId="77777777" w:rsidR="000C3107" w:rsidRPr="00F633E0" w:rsidRDefault="000C3107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Member</w:t>
            </w:r>
          </w:p>
        </w:tc>
        <w:tc>
          <w:tcPr>
            <w:tcW w:w="6378" w:type="dxa"/>
            <w:shd w:val="clear" w:color="auto" w:fill="auto"/>
            <w:vAlign w:val="center"/>
          </w:tcPr>
          <w:p w14:paraId="50F6177B" w14:textId="77777777" w:rsidR="000C3107" w:rsidRPr="00F633E0" w:rsidRDefault="000C3107" w:rsidP="00C027C4">
            <w:pPr>
              <w:jc w:val="center"/>
              <w:rPr>
                <w:bCs/>
                <w:sz w:val="24"/>
              </w:rPr>
            </w:pPr>
          </w:p>
          <w:p w14:paraId="0BEFB80E" w14:textId="42B44B4D" w:rsidR="000C3107" w:rsidRPr="00F633E0" w:rsidRDefault="000C3107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 xml:space="preserve">Fall 2020/2021 – </w:t>
            </w:r>
            <w:r w:rsidR="00467BAD" w:rsidRPr="00F633E0">
              <w:rPr>
                <w:bCs/>
                <w:sz w:val="24"/>
              </w:rPr>
              <w:t>Summer 2020/2021</w:t>
            </w:r>
          </w:p>
        </w:tc>
      </w:tr>
      <w:tr w:rsidR="000C3107" w:rsidRPr="00921BCE" w14:paraId="2DBB975F" w14:textId="77777777" w:rsidTr="00C027C4">
        <w:tc>
          <w:tcPr>
            <w:tcW w:w="2560" w:type="dxa"/>
            <w:shd w:val="clear" w:color="auto" w:fill="auto"/>
            <w:vAlign w:val="center"/>
          </w:tcPr>
          <w:p w14:paraId="470D3520" w14:textId="77777777" w:rsidR="000C3107" w:rsidRPr="00F633E0" w:rsidRDefault="000C3107" w:rsidP="00C027C4">
            <w:pPr>
              <w:rPr>
                <w:bCs/>
                <w:sz w:val="24"/>
              </w:rPr>
            </w:pPr>
          </w:p>
          <w:p w14:paraId="60BBF4C6" w14:textId="77777777" w:rsidR="003C3167" w:rsidRPr="00F633E0" w:rsidRDefault="003C3167" w:rsidP="00C027C4">
            <w:pPr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Quality Assurance Committee</w:t>
            </w:r>
          </w:p>
          <w:p w14:paraId="25AA3C34" w14:textId="77777777" w:rsidR="000C3107" w:rsidRPr="00F633E0" w:rsidRDefault="000C3107" w:rsidP="00C027C4">
            <w:pPr>
              <w:rPr>
                <w:bCs/>
                <w:sz w:val="24"/>
              </w:rPr>
            </w:pPr>
          </w:p>
        </w:tc>
        <w:tc>
          <w:tcPr>
            <w:tcW w:w="1749" w:type="dxa"/>
            <w:shd w:val="clear" w:color="auto" w:fill="auto"/>
            <w:vAlign w:val="center"/>
          </w:tcPr>
          <w:p w14:paraId="0ED45C6D" w14:textId="77777777" w:rsidR="000C3107" w:rsidRPr="00F633E0" w:rsidRDefault="000C3107" w:rsidP="00C027C4">
            <w:pPr>
              <w:jc w:val="center"/>
              <w:rPr>
                <w:bCs/>
                <w:sz w:val="24"/>
              </w:rPr>
            </w:pPr>
          </w:p>
          <w:p w14:paraId="1DB1264C" w14:textId="77777777" w:rsidR="003C3167" w:rsidRPr="00F633E0" w:rsidRDefault="003C3167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Member</w:t>
            </w:r>
          </w:p>
          <w:p w14:paraId="7E69F498" w14:textId="77777777" w:rsidR="00CA2172" w:rsidRPr="00F633E0" w:rsidRDefault="00CA2172" w:rsidP="00C027C4">
            <w:pPr>
              <w:jc w:val="center"/>
              <w:rPr>
                <w:bCs/>
                <w:sz w:val="24"/>
              </w:rPr>
            </w:pPr>
          </w:p>
          <w:p w14:paraId="03EA8AA8" w14:textId="2C8B56C9" w:rsidR="00CA2172" w:rsidRPr="00F633E0" w:rsidRDefault="00CA2172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 xml:space="preserve">College of Nursing </w:t>
            </w:r>
            <w:r w:rsidR="005E1DE5" w:rsidRPr="00F633E0">
              <w:rPr>
                <w:bCs/>
                <w:sz w:val="24"/>
              </w:rPr>
              <w:t>C</w:t>
            </w:r>
            <w:r w:rsidRPr="00F633E0">
              <w:rPr>
                <w:bCs/>
                <w:sz w:val="24"/>
              </w:rPr>
              <w:t>oordinator</w:t>
            </w:r>
          </w:p>
        </w:tc>
        <w:tc>
          <w:tcPr>
            <w:tcW w:w="6378" w:type="dxa"/>
            <w:shd w:val="clear" w:color="auto" w:fill="auto"/>
            <w:vAlign w:val="center"/>
          </w:tcPr>
          <w:p w14:paraId="57D60654" w14:textId="77777777" w:rsidR="000C3107" w:rsidRPr="00F633E0" w:rsidRDefault="000C3107" w:rsidP="00C027C4">
            <w:pPr>
              <w:jc w:val="center"/>
              <w:rPr>
                <w:bCs/>
                <w:sz w:val="24"/>
              </w:rPr>
            </w:pPr>
          </w:p>
          <w:p w14:paraId="115C1F4A" w14:textId="77777777" w:rsidR="003C3167" w:rsidRPr="00F633E0" w:rsidRDefault="003C3167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Fall 2020/2021 – Present</w:t>
            </w:r>
          </w:p>
          <w:p w14:paraId="43B548C5" w14:textId="77777777" w:rsidR="00CA2172" w:rsidRPr="00F633E0" w:rsidRDefault="00CA2172" w:rsidP="00C027C4">
            <w:pPr>
              <w:jc w:val="center"/>
              <w:rPr>
                <w:bCs/>
                <w:sz w:val="24"/>
              </w:rPr>
            </w:pPr>
          </w:p>
          <w:p w14:paraId="7B1B5252" w14:textId="77777777" w:rsidR="00CA2172" w:rsidRPr="00F633E0" w:rsidRDefault="00CA2172" w:rsidP="00C027C4">
            <w:pPr>
              <w:jc w:val="center"/>
              <w:rPr>
                <w:bCs/>
                <w:sz w:val="24"/>
              </w:rPr>
            </w:pPr>
          </w:p>
          <w:p w14:paraId="48BDA04D" w14:textId="3F6C2E91" w:rsidR="00CA2172" w:rsidRPr="00F633E0" w:rsidRDefault="00CA2172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Fall 2021/2022 - Present</w:t>
            </w:r>
          </w:p>
        </w:tc>
      </w:tr>
      <w:tr w:rsidR="003C3167" w:rsidRPr="00921BCE" w14:paraId="36FA7A66" w14:textId="77777777" w:rsidTr="00C027C4">
        <w:tc>
          <w:tcPr>
            <w:tcW w:w="2560" w:type="dxa"/>
            <w:shd w:val="clear" w:color="auto" w:fill="auto"/>
            <w:vAlign w:val="center"/>
          </w:tcPr>
          <w:p w14:paraId="10AAD27C" w14:textId="77777777" w:rsidR="003C3167" w:rsidRPr="00F633E0" w:rsidRDefault="003C3167" w:rsidP="00C027C4">
            <w:pPr>
              <w:rPr>
                <w:bCs/>
                <w:sz w:val="24"/>
              </w:rPr>
            </w:pPr>
          </w:p>
          <w:p w14:paraId="045990A7" w14:textId="77777777" w:rsidR="003C3167" w:rsidRPr="00F633E0" w:rsidRDefault="003C3167" w:rsidP="00C027C4">
            <w:pPr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IRB Committee</w:t>
            </w:r>
          </w:p>
        </w:tc>
        <w:tc>
          <w:tcPr>
            <w:tcW w:w="1749" w:type="dxa"/>
            <w:shd w:val="clear" w:color="auto" w:fill="auto"/>
            <w:vAlign w:val="center"/>
          </w:tcPr>
          <w:p w14:paraId="7B0F1395" w14:textId="77777777" w:rsidR="003C3167" w:rsidRPr="00F633E0" w:rsidRDefault="003C3167" w:rsidP="00C027C4">
            <w:pPr>
              <w:jc w:val="center"/>
              <w:rPr>
                <w:bCs/>
                <w:sz w:val="24"/>
              </w:rPr>
            </w:pPr>
          </w:p>
          <w:p w14:paraId="0C6F2ED2" w14:textId="77777777" w:rsidR="003C3167" w:rsidRPr="00F633E0" w:rsidRDefault="003C3167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Member</w:t>
            </w:r>
          </w:p>
        </w:tc>
        <w:tc>
          <w:tcPr>
            <w:tcW w:w="6378" w:type="dxa"/>
            <w:shd w:val="clear" w:color="auto" w:fill="auto"/>
            <w:vAlign w:val="center"/>
          </w:tcPr>
          <w:p w14:paraId="2063F327" w14:textId="77777777" w:rsidR="003C3167" w:rsidRPr="00F633E0" w:rsidRDefault="003C3167" w:rsidP="00C027C4">
            <w:pPr>
              <w:jc w:val="center"/>
              <w:rPr>
                <w:bCs/>
                <w:sz w:val="24"/>
              </w:rPr>
            </w:pPr>
          </w:p>
          <w:p w14:paraId="536FDD4A" w14:textId="3C9ADB72" w:rsidR="003C3167" w:rsidRPr="00F633E0" w:rsidRDefault="003C3167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 xml:space="preserve">Spring 2020/2021 – </w:t>
            </w:r>
            <w:r w:rsidR="005F2952" w:rsidRPr="00F633E0">
              <w:rPr>
                <w:bCs/>
                <w:sz w:val="24"/>
              </w:rPr>
              <w:t>Summer 202</w:t>
            </w:r>
            <w:r w:rsidR="00D51735" w:rsidRPr="00F633E0">
              <w:rPr>
                <w:bCs/>
                <w:sz w:val="24"/>
              </w:rPr>
              <w:t>0</w:t>
            </w:r>
            <w:r w:rsidR="005F2952" w:rsidRPr="00F633E0">
              <w:rPr>
                <w:bCs/>
                <w:sz w:val="24"/>
              </w:rPr>
              <w:t>/202</w:t>
            </w:r>
            <w:r w:rsidR="00D51735" w:rsidRPr="00F633E0">
              <w:rPr>
                <w:bCs/>
                <w:sz w:val="24"/>
              </w:rPr>
              <w:t>1</w:t>
            </w:r>
          </w:p>
          <w:p w14:paraId="3573CFDF" w14:textId="1B7ADCA8" w:rsidR="008A019B" w:rsidRPr="00F633E0" w:rsidRDefault="008A019B" w:rsidP="00C027C4">
            <w:pPr>
              <w:jc w:val="center"/>
              <w:rPr>
                <w:bCs/>
                <w:sz w:val="24"/>
              </w:rPr>
            </w:pPr>
          </w:p>
        </w:tc>
      </w:tr>
      <w:tr w:rsidR="008A019B" w:rsidRPr="00921BCE" w14:paraId="0636D2F1" w14:textId="77777777" w:rsidTr="00C027C4">
        <w:tc>
          <w:tcPr>
            <w:tcW w:w="2560" w:type="dxa"/>
            <w:shd w:val="clear" w:color="auto" w:fill="auto"/>
            <w:vAlign w:val="center"/>
          </w:tcPr>
          <w:p w14:paraId="41BF7A68" w14:textId="77777777" w:rsidR="008A019B" w:rsidRPr="00F633E0" w:rsidRDefault="008A019B" w:rsidP="00C027C4">
            <w:pPr>
              <w:rPr>
                <w:bCs/>
                <w:sz w:val="24"/>
              </w:rPr>
            </w:pPr>
          </w:p>
          <w:p w14:paraId="684905E5" w14:textId="77777777" w:rsidR="008A019B" w:rsidRPr="00F633E0" w:rsidRDefault="008A019B" w:rsidP="00C027C4">
            <w:pPr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 xml:space="preserve">National Committee for Jordanian </w:t>
            </w:r>
            <w:r w:rsidR="00F03FD0" w:rsidRPr="00F633E0">
              <w:rPr>
                <w:bCs/>
                <w:sz w:val="24"/>
              </w:rPr>
              <w:t xml:space="preserve">Nursing </w:t>
            </w:r>
            <w:r w:rsidRPr="00F633E0">
              <w:rPr>
                <w:bCs/>
                <w:sz w:val="24"/>
              </w:rPr>
              <w:t>Licensure Examination</w:t>
            </w:r>
          </w:p>
          <w:p w14:paraId="726113EC" w14:textId="1BD8D3FB" w:rsidR="005E1DE5" w:rsidRPr="00F633E0" w:rsidRDefault="005E1DE5" w:rsidP="00C027C4">
            <w:pPr>
              <w:rPr>
                <w:bCs/>
                <w:sz w:val="24"/>
              </w:rPr>
            </w:pPr>
          </w:p>
        </w:tc>
        <w:tc>
          <w:tcPr>
            <w:tcW w:w="1749" w:type="dxa"/>
            <w:shd w:val="clear" w:color="auto" w:fill="auto"/>
            <w:vAlign w:val="center"/>
          </w:tcPr>
          <w:p w14:paraId="4B80C3C6" w14:textId="77777777" w:rsidR="008A019B" w:rsidRPr="00F633E0" w:rsidRDefault="008A019B" w:rsidP="00C027C4">
            <w:pPr>
              <w:jc w:val="center"/>
              <w:rPr>
                <w:bCs/>
                <w:sz w:val="24"/>
              </w:rPr>
            </w:pPr>
          </w:p>
          <w:p w14:paraId="3F611768" w14:textId="77777777" w:rsidR="00571339" w:rsidRPr="00F633E0" w:rsidRDefault="00571339" w:rsidP="00C027C4">
            <w:pPr>
              <w:jc w:val="center"/>
              <w:rPr>
                <w:bCs/>
                <w:sz w:val="24"/>
              </w:rPr>
            </w:pPr>
          </w:p>
          <w:p w14:paraId="1146270B" w14:textId="242BCCEB" w:rsidR="008A019B" w:rsidRPr="00F633E0" w:rsidRDefault="008A019B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Member</w:t>
            </w:r>
          </w:p>
        </w:tc>
        <w:tc>
          <w:tcPr>
            <w:tcW w:w="6378" w:type="dxa"/>
            <w:shd w:val="clear" w:color="auto" w:fill="auto"/>
            <w:vAlign w:val="center"/>
          </w:tcPr>
          <w:p w14:paraId="0C3AAB59" w14:textId="77777777" w:rsidR="008A019B" w:rsidRPr="00F633E0" w:rsidRDefault="008A019B" w:rsidP="00C027C4">
            <w:pPr>
              <w:jc w:val="center"/>
              <w:rPr>
                <w:bCs/>
                <w:sz w:val="24"/>
              </w:rPr>
            </w:pPr>
          </w:p>
          <w:p w14:paraId="46C18C17" w14:textId="77777777" w:rsidR="00571339" w:rsidRPr="00F633E0" w:rsidRDefault="00571339" w:rsidP="00C027C4">
            <w:pPr>
              <w:jc w:val="center"/>
              <w:rPr>
                <w:bCs/>
                <w:sz w:val="24"/>
              </w:rPr>
            </w:pPr>
          </w:p>
          <w:p w14:paraId="4B549076" w14:textId="0ACBC7ED" w:rsidR="008A019B" w:rsidRPr="00F633E0" w:rsidRDefault="008A019B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Summer 2020/2021 - Present</w:t>
            </w:r>
          </w:p>
        </w:tc>
      </w:tr>
      <w:tr w:rsidR="00467BAD" w:rsidRPr="00921BCE" w14:paraId="292D3656" w14:textId="77777777" w:rsidTr="00C027C4">
        <w:tc>
          <w:tcPr>
            <w:tcW w:w="2560" w:type="dxa"/>
            <w:shd w:val="clear" w:color="auto" w:fill="auto"/>
            <w:vAlign w:val="center"/>
          </w:tcPr>
          <w:p w14:paraId="16B662CC" w14:textId="77777777" w:rsidR="00467BAD" w:rsidRPr="00F633E0" w:rsidRDefault="00467BAD" w:rsidP="00C027C4">
            <w:pPr>
              <w:rPr>
                <w:bCs/>
                <w:sz w:val="24"/>
              </w:rPr>
            </w:pPr>
          </w:p>
          <w:p w14:paraId="5FB12189" w14:textId="77777777" w:rsidR="00CA2172" w:rsidRPr="00F633E0" w:rsidRDefault="00CA2172" w:rsidP="00C027C4">
            <w:pPr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Foreign Students Exchange Committee</w:t>
            </w:r>
          </w:p>
          <w:p w14:paraId="61545249" w14:textId="7FE718D8" w:rsidR="00B010B5" w:rsidRPr="00F633E0" w:rsidRDefault="00B010B5" w:rsidP="00C027C4">
            <w:pPr>
              <w:rPr>
                <w:bCs/>
                <w:sz w:val="24"/>
              </w:rPr>
            </w:pPr>
          </w:p>
        </w:tc>
        <w:tc>
          <w:tcPr>
            <w:tcW w:w="1749" w:type="dxa"/>
            <w:shd w:val="clear" w:color="auto" w:fill="auto"/>
            <w:vAlign w:val="center"/>
          </w:tcPr>
          <w:p w14:paraId="60463C15" w14:textId="1F27DA9B" w:rsidR="00467BAD" w:rsidRPr="00F633E0" w:rsidRDefault="00467BAD" w:rsidP="00C027C4">
            <w:pPr>
              <w:jc w:val="center"/>
              <w:rPr>
                <w:bCs/>
                <w:sz w:val="24"/>
              </w:rPr>
            </w:pPr>
          </w:p>
          <w:p w14:paraId="56FA2DF2" w14:textId="77777777" w:rsidR="00B010B5" w:rsidRPr="00F633E0" w:rsidRDefault="00B010B5" w:rsidP="00C027C4">
            <w:pPr>
              <w:jc w:val="center"/>
              <w:rPr>
                <w:bCs/>
                <w:sz w:val="24"/>
              </w:rPr>
            </w:pPr>
          </w:p>
          <w:p w14:paraId="7AE5AF08" w14:textId="53504BC8" w:rsidR="00CA2172" w:rsidRPr="00F633E0" w:rsidRDefault="00CA2172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Member</w:t>
            </w:r>
          </w:p>
        </w:tc>
        <w:tc>
          <w:tcPr>
            <w:tcW w:w="6378" w:type="dxa"/>
            <w:shd w:val="clear" w:color="auto" w:fill="auto"/>
            <w:vAlign w:val="center"/>
          </w:tcPr>
          <w:p w14:paraId="7B35A774" w14:textId="56C17B3F" w:rsidR="00467BAD" w:rsidRPr="00F633E0" w:rsidRDefault="00467BAD" w:rsidP="00C027C4">
            <w:pPr>
              <w:jc w:val="center"/>
              <w:rPr>
                <w:bCs/>
                <w:sz w:val="24"/>
              </w:rPr>
            </w:pPr>
          </w:p>
          <w:p w14:paraId="57A21406" w14:textId="77777777" w:rsidR="00B010B5" w:rsidRPr="00F633E0" w:rsidRDefault="00B010B5" w:rsidP="00C027C4">
            <w:pPr>
              <w:jc w:val="center"/>
              <w:rPr>
                <w:bCs/>
                <w:sz w:val="24"/>
              </w:rPr>
            </w:pPr>
          </w:p>
          <w:p w14:paraId="5878B10D" w14:textId="6DFCE3A8" w:rsidR="00CA2172" w:rsidRPr="00F633E0" w:rsidRDefault="00CA2172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Fall 2021</w:t>
            </w:r>
            <w:r w:rsidR="0005748D" w:rsidRPr="00F633E0">
              <w:rPr>
                <w:bCs/>
                <w:sz w:val="24"/>
              </w:rPr>
              <w:t>/2022</w:t>
            </w:r>
            <w:r w:rsidRPr="00F633E0">
              <w:rPr>
                <w:bCs/>
                <w:sz w:val="24"/>
              </w:rPr>
              <w:t xml:space="preserve"> - Present</w:t>
            </w:r>
          </w:p>
        </w:tc>
      </w:tr>
      <w:tr w:rsidR="00467BAD" w:rsidRPr="00921BCE" w14:paraId="150A18B1" w14:textId="77777777" w:rsidTr="00C027C4">
        <w:tc>
          <w:tcPr>
            <w:tcW w:w="2560" w:type="dxa"/>
            <w:shd w:val="clear" w:color="auto" w:fill="auto"/>
            <w:vAlign w:val="center"/>
          </w:tcPr>
          <w:p w14:paraId="40C62168" w14:textId="77777777" w:rsidR="00467BAD" w:rsidRPr="00F633E0" w:rsidRDefault="00467BAD" w:rsidP="00C027C4">
            <w:pPr>
              <w:rPr>
                <w:bCs/>
                <w:sz w:val="24"/>
              </w:rPr>
            </w:pPr>
          </w:p>
          <w:p w14:paraId="6D83E592" w14:textId="68A9E28B" w:rsidR="00571339" w:rsidRPr="00F633E0" w:rsidRDefault="00571339" w:rsidP="00C027C4">
            <w:pPr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National and International Accreditation Committee</w:t>
            </w:r>
          </w:p>
          <w:p w14:paraId="4EB22AF4" w14:textId="0BFC6A3A" w:rsidR="00571339" w:rsidRPr="00F633E0" w:rsidRDefault="00571339" w:rsidP="00C027C4">
            <w:pPr>
              <w:rPr>
                <w:bCs/>
                <w:sz w:val="24"/>
              </w:rPr>
            </w:pPr>
          </w:p>
        </w:tc>
        <w:tc>
          <w:tcPr>
            <w:tcW w:w="1749" w:type="dxa"/>
            <w:shd w:val="clear" w:color="auto" w:fill="auto"/>
            <w:vAlign w:val="center"/>
          </w:tcPr>
          <w:p w14:paraId="2DC258C7" w14:textId="77777777" w:rsidR="00467BAD" w:rsidRPr="00F633E0" w:rsidRDefault="00467BAD" w:rsidP="00C027C4">
            <w:pPr>
              <w:jc w:val="center"/>
              <w:rPr>
                <w:bCs/>
                <w:sz w:val="24"/>
              </w:rPr>
            </w:pPr>
          </w:p>
          <w:p w14:paraId="5D145BC4" w14:textId="77777777" w:rsidR="00571339" w:rsidRPr="00F633E0" w:rsidRDefault="00571339" w:rsidP="00C027C4">
            <w:pPr>
              <w:jc w:val="center"/>
              <w:rPr>
                <w:bCs/>
                <w:sz w:val="24"/>
              </w:rPr>
            </w:pPr>
          </w:p>
          <w:p w14:paraId="2426BB64" w14:textId="610B1A62" w:rsidR="00571339" w:rsidRPr="00F633E0" w:rsidRDefault="00571339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Committee Chair</w:t>
            </w:r>
          </w:p>
        </w:tc>
        <w:tc>
          <w:tcPr>
            <w:tcW w:w="6378" w:type="dxa"/>
            <w:shd w:val="clear" w:color="auto" w:fill="auto"/>
            <w:vAlign w:val="center"/>
          </w:tcPr>
          <w:p w14:paraId="5796EA9B" w14:textId="77777777" w:rsidR="00467BAD" w:rsidRPr="00F633E0" w:rsidRDefault="00467BAD" w:rsidP="00C027C4">
            <w:pPr>
              <w:jc w:val="center"/>
              <w:rPr>
                <w:bCs/>
                <w:sz w:val="24"/>
              </w:rPr>
            </w:pPr>
          </w:p>
          <w:p w14:paraId="194E6E02" w14:textId="77777777" w:rsidR="00571339" w:rsidRPr="00F633E0" w:rsidRDefault="00571339" w:rsidP="00C027C4">
            <w:pPr>
              <w:jc w:val="center"/>
              <w:rPr>
                <w:bCs/>
                <w:sz w:val="24"/>
              </w:rPr>
            </w:pPr>
          </w:p>
          <w:p w14:paraId="7CEFC29E" w14:textId="6CBB24E5" w:rsidR="00571339" w:rsidRPr="00F633E0" w:rsidRDefault="00571339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Fall 2021/2022 - Present</w:t>
            </w:r>
          </w:p>
        </w:tc>
      </w:tr>
      <w:tr w:rsidR="00467BAD" w:rsidRPr="00921BCE" w14:paraId="53D16736" w14:textId="77777777" w:rsidTr="00C027C4">
        <w:tc>
          <w:tcPr>
            <w:tcW w:w="2560" w:type="dxa"/>
            <w:shd w:val="clear" w:color="auto" w:fill="auto"/>
            <w:vAlign w:val="center"/>
          </w:tcPr>
          <w:p w14:paraId="6717359F" w14:textId="77777777" w:rsidR="00467BAD" w:rsidRPr="00F633E0" w:rsidRDefault="00467BAD" w:rsidP="00C027C4">
            <w:pPr>
              <w:rPr>
                <w:bCs/>
                <w:sz w:val="24"/>
              </w:rPr>
            </w:pPr>
          </w:p>
          <w:p w14:paraId="0C32C56F" w14:textId="2F9B3C39" w:rsidR="00AD67AE" w:rsidRPr="00F633E0" w:rsidRDefault="00EF4810" w:rsidP="00C027C4">
            <w:pPr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Safety and COVID-19 Precautions Committee</w:t>
            </w:r>
          </w:p>
          <w:p w14:paraId="6CC62EFE" w14:textId="00710E00" w:rsidR="00AD67AE" w:rsidRPr="00F633E0" w:rsidRDefault="00AD67AE" w:rsidP="00C027C4">
            <w:pPr>
              <w:rPr>
                <w:bCs/>
                <w:sz w:val="24"/>
              </w:rPr>
            </w:pPr>
          </w:p>
        </w:tc>
        <w:tc>
          <w:tcPr>
            <w:tcW w:w="1749" w:type="dxa"/>
            <w:shd w:val="clear" w:color="auto" w:fill="auto"/>
            <w:vAlign w:val="center"/>
          </w:tcPr>
          <w:p w14:paraId="5E1B65F8" w14:textId="77777777" w:rsidR="00467BAD" w:rsidRPr="00F633E0" w:rsidRDefault="00467BAD" w:rsidP="00C027C4">
            <w:pPr>
              <w:jc w:val="center"/>
              <w:rPr>
                <w:bCs/>
                <w:sz w:val="24"/>
              </w:rPr>
            </w:pPr>
          </w:p>
          <w:p w14:paraId="65A98F67" w14:textId="77777777" w:rsidR="00EF4810" w:rsidRPr="00F633E0" w:rsidRDefault="00EF4810" w:rsidP="00C027C4">
            <w:pPr>
              <w:jc w:val="center"/>
              <w:rPr>
                <w:bCs/>
                <w:sz w:val="24"/>
              </w:rPr>
            </w:pPr>
          </w:p>
          <w:p w14:paraId="0A05B432" w14:textId="78656A85" w:rsidR="00EF4810" w:rsidRPr="00F633E0" w:rsidRDefault="00EF4810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Committee Chair</w:t>
            </w:r>
          </w:p>
        </w:tc>
        <w:tc>
          <w:tcPr>
            <w:tcW w:w="6378" w:type="dxa"/>
            <w:shd w:val="clear" w:color="auto" w:fill="auto"/>
            <w:vAlign w:val="center"/>
          </w:tcPr>
          <w:p w14:paraId="56C34AAF" w14:textId="77777777" w:rsidR="00467BAD" w:rsidRPr="00F633E0" w:rsidRDefault="00467BAD" w:rsidP="00C027C4">
            <w:pPr>
              <w:jc w:val="center"/>
              <w:rPr>
                <w:bCs/>
                <w:sz w:val="24"/>
              </w:rPr>
            </w:pPr>
          </w:p>
          <w:p w14:paraId="4B732E83" w14:textId="77777777" w:rsidR="00EF4810" w:rsidRPr="00F633E0" w:rsidRDefault="00EF4810" w:rsidP="00C027C4">
            <w:pPr>
              <w:jc w:val="center"/>
              <w:rPr>
                <w:bCs/>
                <w:sz w:val="24"/>
              </w:rPr>
            </w:pPr>
          </w:p>
          <w:p w14:paraId="17DEA7A0" w14:textId="63F7603D" w:rsidR="00EF4810" w:rsidRPr="00F633E0" w:rsidRDefault="00EF4810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Fall 2021/2022 - Present</w:t>
            </w:r>
          </w:p>
        </w:tc>
      </w:tr>
      <w:tr w:rsidR="00241DBD" w:rsidRPr="00921BCE" w14:paraId="70C79AAD" w14:textId="77777777" w:rsidTr="00C027C4">
        <w:tc>
          <w:tcPr>
            <w:tcW w:w="2560" w:type="dxa"/>
            <w:shd w:val="clear" w:color="auto" w:fill="auto"/>
            <w:vAlign w:val="center"/>
          </w:tcPr>
          <w:p w14:paraId="0AF97372" w14:textId="77777777" w:rsidR="00241DBD" w:rsidRPr="00F633E0" w:rsidRDefault="00241DBD" w:rsidP="00C027C4">
            <w:pPr>
              <w:rPr>
                <w:bCs/>
                <w:sz w:val="24"/>
              </w:rPr>
            </w:pPr>
          </w:p>
          <w:p w14:paraId="73AFA3CD" w14:textId="6162A6A6" w:rsidR="00241DBD" w:rsidRPr="00F633E0" w:rsidRDefault="00241DBD" w:rsidP="00C027C4">
            <w:pPr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Scientific Research Committee</w:t>
            </w:r>
          </w:p>
          <w:p w14:paraId="113DAAD3" w14:textId="1ECE8421" w:rsidR="00241DBD" w:rsidRPr="00F633E0" w:rsidRDefault="00241DBD" w:rsidP="00C027C4">
            <w:pPr>
              <w:rPr>
                <w:bCs/>
                <w:sz w:val="24"/>
              </w:rPr>
            </w:pPr>
          </w:p>
        </w:tc>
        <w:tc>
          <w:tcPr>
            <w:tcW w:w="1749" w:type="dxa"/>
            <w:shd w:val="clear" w:color="auto" w:fill="auto"/>
            <w:vAlign w:val="center"/>
          </w:tcPr>
          <w:p w14:paraId="39CC3DEE" w14:textId="77777777" w:rsidR="00241DBD" w:rsidRPr="00F633E0" w:rsidRDefault="00241DBD" w:rsidP="00C027C4">
            <w:pPr>
              <w:jc w:val="center"/>
              <w:rPr>
                <w:bCs/>
                <w:sz w:val="24"/>
              </w:rPr>
            </w:pPr>
          </w:p>
          <w:p w14:paraId="05CF1901" w14:textId="43EE3F58" w:rsidR="00241DBD" w:rsidRPr="00F633E0" w:rsidRDefault="00241DBD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Member</w:t>
            </w:r>
          </w:p>
        </w:tc>
        <w:tc>
          <w:tcPr>
            <w:tcW w:w="6378" w:type="dxa"/>
            <w:shd w:val="clear" w:color="auto" w:fill="auto"/>
            <w:vAlign w:val="center"/>
          </w:tcPr>
          <w:p w14:paraId="4FD4DA07" w14:textId="77777777" w:rsidR="00241DBD" w:rsidRPr="00F633E0" w:rsidRDefault="00241DBD" w:rsidP="00C027C4">
            <w:pPr>
              <w:jc w:val="center"/>
              <w:rPr>
                <w:bCs/>
                <w:sz w:val="24"/>
              </w:rPr>
            </w:pPr>
          </w:p>
          <w:p w14:paraId="74FEDF40" w14:textId="1CF9C84F" w:rsidR="00241DBD" w:rsidRPr="00F633E0" w:rsidRDefault="00241DBD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 xml:space="preserve">Fall 2021/2022 - </w:t>
            </w:r>
            <w:r w:rsidR="00A3118E" w:rsidRPr="00F633E0">
              <w:rPr>
                <w:bCs/>
                <w:sz w:val="24"/>
              </w:rPr>
              <w:t>Summer 2020/2021</w:t>
            </w:r>
          </w:p>
        </w:tc>
      </w:tr>
      <w:tr w:rsidR="0005748D" w:rsidRPr="00921BCE" w14:paraId="4CFFCFC0" w14:textId="77777777" w:rsidTr="00C027C4">
        <w:tc>
          <w:tcPr>
            <w:tcW w:w="2560" w:type="dxa"/>
            <w:shd w:val="clear" w:color="auto" w:fill="auto"/>
            <w:vAlign w:val="center"/>
          </w:tcPr>
          <w:p w14:paraId="67F902FE" w14:textId="77777777" w:rsidR="0005748D" w:rsidRPr="00F633E0" w:rsidRDefault="0005748D" w:rsidP="00C027C4">
            <w:pPr>
              <w:rPr>
                <w:bCs/>
                <w:sz w:val="24"/>
              </w:rPr>
            </w:pPr>
          </w:p>
          <w:p w14:paraId="0459A66A" w14:textId="3945EEED" w:rsidR="0005748D" w:rsidRPr="00F633E0" w:rsidRDefault="0005748D" w:rsidP="00C027C4">
            <w:pPr>
              <w:rPr>
                <w:bCs/>
                <w:sz w:val="24"/>
              </w:rPr>
            </w:pPr>
            <w:proofErr w:type="spellStart"/>
            <w:r w:rsidRPr="00F633E0">
              <w:rPr>
                <w:bCs/>
                <w:sz w:val="24"/>
              </w:rPr>
              <w:t>Mutah</w:t>
            </w:r>
            <w:proofErr w:type="spellEnd"/>
            <w:r w:rsidRPr="00F633E0">
              <w:rPr>
                <w:bCs/>
                <w:sz w:val="24"/>
              </w:rPr>
              <w:t xml:space="preserve"> University Counc</w:t>
            </w:r>
            <w:r w:rsidR="00E04EE5" w:rsidRPr="00F633E0">
              <w:rPr>
                <w:bCs/>
                <w:sz w:val="24"/>
              </w:rPr>
              <w:t>i</w:t>
            </w:r>
            <w:r w:rsidRPr="00F633E0">
              <w:rPr>
                <w:bCs/>
                <w:sz w:val="24"/>
              </w:rPr>
              <w:t>l</w:t>
            </w:r>
          </w:p>
          <w:p w14:paraId="0811747A" w14:textId="56F4B1E6" w:rsidR="0005748D" w:rsidRPr="00F633E0" w:rsidRDefault="0005748D" w:rsidP="00C027C4">
            <w:pPr>
              <w:rPr>
                <w:bCs/>
                <w:sz w:val="24"/>
              </w:rPr>
            </w:pPr>
          </w:p>
        </w:tc>
        <w:tc>
          <w:tcPr>
            <w:tcW w:w="1749" w:type="dxa"/>
            <w:shd w:val="clear" w:color="auto" w:fill="auto"/>
            <w:vAlign w:val="center"/>
          </w:tcPr>
          <w:p w14:paraId="64CD5AA6" w14:textId="77777777" w:rsidR="0005748D" w:rsidRPr="00F633E0" w:rsidRDefault="0005748D" w:rsidP="00C027C4">
            <w:pPr>
              <w:jc w:val="center"/>
              <w:rPr>
                <w:bCs/>
                <w:sz w:val="24"/>
              </w:rPr>
            </w:pPr>
          </w:p>
          <w:p w14:paraId="407687AA" w14:textId="77777777" w:rsidR="0005748D" w:rsidRPr="00F633E0" w:rsidRDefault="0005748D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Member – Representative of The College of Nursing</w:t>
            </w:r>
          </w:p>
          <w:p w14:paraId="20AE215F" w14:textId="4AD09F27" w:rsidR="0005748D" w:rsidRPr="00F633E0" w:rsidRDefault="0005748D" w:rsidP="00C027C4">
            <w:pPr>
              <w:jc w:val="center"/>
              <w:rPr>
                <w:bCs/>
                <w:sz w:val="24"/>
              </w:rPr>
            </w:pPr>
          </w:p>
        </w:tc>
        <w:tc>
          <w:tcPr>
            <w:tcW w:w="6378" w:type="dxa"/>
            <w:shd w:val="clear" w:color="auto" w:fill="auto"/>
            <w:vAlign w:val="center"/>
          </w:tcPr>
          <w:p w14:paraId="0033E439" w14:textId="77777777" w:rsidR="0005748D" w:rsidRPr="00F633E0" w:rsidRDefault="0005748D" w:rsidP="00C027C4">
            <w:pPr>
              <w:jc w:val="center"/>
              <w:rPr>
                <w:bCs/>
                <w:sz w:val="24"/>
              </w:rPr>
            </w:pPr>
          </w:p>
          <w:p w14:paraId="2DCF1E37" w14:textId="77777777" w:rsidR="0005748D" w:rsidRPr="00F633E0" w:rsidRDefault="0005748D" w:rsidP="00C027C4">
            <w:pPr>
              <w:jc w:val="center"/>
              <w:rPr>
                <w:bCs/>
                <w:sz w:val="24"/>
              </w:rPr>
            </w:pPr>
          </w:p>
          <w:p w14:paraId="53430411" w14:textId="33BB5C57" w:rsidR="0005748D" w:rsidRPr="00F633E0" w:rsidRDefault="0005748D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 xml:space="preserve">Fall 2021/2022 - </w:t>
            </w:r>
            <w:r w:rsidR="001977D9" w:rsidRPr="00F633E0">
              <w:rPr>
                <w:bCs/>
                <w:sz w:val="24"/>
              </w:rPr>
              <w:t>Summer 2020/2021</w:t>
            </w:r>
          </w:p>
        </w:tc>
      </w:tr>
      <w:tr w:rsidR="00E04EE5" w:rsidRPr="00921BCE" w14:paraId="6DB59194" w14:textId="77777777" w:rsidTr="00C027C4">
        <w:tc>
          <w:tcPr>
            <w:tcW w:w="2560" w:type="dxa"/>
            <w:shd w:val="clear" w:color="auto" w:fill="auto"/>
            <w:vAlign w:val="center"/>
          </w:tcPr>
          <w:p w14:paraId="0A12FE28" w14:textId="77777777" w:rsidR="00E04EE5" w:rsidRPr="00F633E0" w:rsidRDefault="00E04EE5" w:rsidP="00C027C4">
            <w:pPr>
              <w:rPr>
                <w:bCs/>
                <w:sz w:val="24"/>
              </w:rPr>
            </w:pPr>
          </w:p>
          <w:p w14:paraId="2A1D3A98" w14:textId="792BDF49" w:rsidR="00E04EE5" w:rsidRPr="00F633E0" w:rsidRDefault="00E04EE5" w:rsidP="00C027C4">
            <w:pPr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Psychiatric and Mental Health Nursing (Subcommittee) – Jordanian Nursing Council</w:t>
            </w:r>
          </w:p>
          <w:p w14:paraId="41A64263" w14:textId="15AD081F" w:rsidR="00E04EE5" w:rsidRPr="00F633E0" w:rsidRDefault="00E04EE5" w:rsidP="00C027C4">
            <w:pPr>
              <w:rPr>
                <w:bCs/>
                <w:sz w:val="24"/>
              </w:rPr>
            </w:pPr>
          </w:p>
        </w:tc>
        <w:tc>
          <w:tcPr>
            <w:tcW w:w="1749" w:type="dxa"/>
            <w:shd w:val="clear" w:color="auto" w:fill="auto"/>
            <w:vAlign w:val="center"/>
          </w:tcPr>
          <w:p w14:paraId="66736A44" w14:textId="77777777" w:rsidR="00E04EE5" w:rsidRPr="00F633E0" w:rsidRDefault="00E04EE5" w:rsidP="00C027C4">
            <w:pPr>
              <w:jc w:val="center"/>
              <w:rPr>
                <w:bCs/>
                <w:sz w:val="24"/>
              </w:rPr>
            </w:pPr>
          </w:p>
          <w:p w14:paraId="224D9EDE" w14:textId="124D5566" w:rsidR="00E04EE5" w:rsidRPr="00F633E0" w:rsidRDefault="00E04EE5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Member</w:t>
            </w:r>
          </w:p>
        </w:tc>
        <w:tc>
          <w:tcPr>
            <w:tcW w:w="6378" w:type="dxa"/>
            <w:shd w:val="clear" w:color="auto" w:fill="auto"/>
            <w:vAlign w:val="center"/>
          </w:tcPr>
          <w:p w14:paraId="7E742D55" w14:textId="77777777" w:rsidR="00E04EE5" w:rsidRPr="00F633E0" w:rsidRDefault="00E04EE5" w:rsidP="00C027C4">
            <w:pPr>
              <w:jc w:val="center"/>
              <w:rPr>
                <w:bCs/>
                <w:sz w:val="24"/>
              </w:rPr>
            </w:pPr>
          </w:p>
          <w:p w14:paraId="16D46864" w14:textId="23962123" w:rsidR="00E04EE5" w:rsidRPr="00F633E0" w:rsidRDefault="00E04EE5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Fall 2021/2022 - Present</w:t>
            </w:r>
          </w:p>
        </w:tc>
      </w:tr>
      <w:tr w:rsidR="00D07B14" w:rsidRPr="00921BCE" w14:paraId="5BAEDFE0" w14:textId="77777777" w:rsidTr="00C027C4">
        <w:tc>
          <w:tcPr>
            <w:tcW w:w="2560" w:type="dxa"/>
            <w:shd w:val="clear" w:color="auto" w:fill="auto"/>
            <w:vAlign w:val="center"/>
          </w:tcPr>
          <w:p w14:paraId="597026DF" w14:textId="77777777" w:rsidR="00D07B14" w:rsidRPr="00F633E0" w:rsidRDefault="00D07B14" w:rsidP="00C027C4">
            <w:pPr>
              <w:rPr>
                <w:bCs/>
                <w:sz w:val="24"/>
              </w:rPr>
            </w:pPr>
          </w:p>
          <w:p w14:paraId="7565287C" w14:textId="77777777" w:rsidR="00D07B14" w:rsidRPr="00F633E0" w:rsidRDefault="00D07B14" w:rsidP="00C027C4">
            <w:pPr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Curriculum Committee</w:t>
            </w:r>
          </w:p>
          <w:p w14:paraId="169EDCCD" w14:textId="22DC3836" w:rsidR="00D07B14" w:rsidRPr="00F633E0" w:rsidRDefault="00D07B14" w:rsidP="00C027C4">
            <w:pPr>
              <w:rPr>
                <w:bCs/>
                <w:sz w:val="24"/>
              </w:rPr>
            </w:pPr>
          </w:p>
        </w:tc>
        <w:tc>
          <w:tcPr>
            <w:tcW w:w="1749" w:type="dxa"/>
            <w:shd w:val="clear" w:color="auto" w:fill="auto"/>
            <w:vAlign w:val="center"/>
          </w:tcPr>
          <w:p w14:paraId="57DB9AFE" w14:textId="77777777" w:rsidR="00D07B14" w:rsidRPr="00F633E0" w:rsidRDefault="00D07B14" w:rsidP="00C027C4">
            <w:pPr>
              <w:jc w:val="center"/>
              <w:rPr>
                <w:bCs/>
                <w:sz w:val="24"/>
              </w:rPr>
            </w:pPr>
          </w:p>
          <w:p w14:paraId="67896582" w14:textId="03E43846" w:rsidR="00D07B14" w:rsidRPr="00F633E0" w:rsidRDefault="00D07B14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Member</w:t>
            </w:r>
          </w:p>
        </w:tc>
        <w:tc>
          <w:tcPr>
            <w:tcW w:w="6378" w:type="dxa"/>
            <w:shd w:val="clear" w:color="auto" w:fill="auto"/>
            <w:vAlign w:val="center"/>
          </w:tcPr>
          <w:p w14:paraId="38D94BB8" w14:textId="77777777" w:rsidR="00D07B14" w:rsidRPr="00F633E0" w:rsidRDefault="00D07B14" w:rsidP="00C027C4">
            <w:pPr>
              <w:jc w:val="center"/>
              <w:rPr>
                <w:bCs/>
                <w:sz w:val="24"/>
              </w:rPr>
            </w:pPr>
          </w:p>
          <w:p w14:paraId="1D081F8B" w14:textId="279E8435" w:rsidR="00D07B14" w:rsidRPr="00F633E0" w:rsidRDefault="00D07B14" w:rsidP="00C027C4">
            <w:pPr>
              <w:jc w:val="center"/>
              <w:rPr>
                <w:bCs/>
                <w:sz w:val="24"/>
              </w:rPr>
            </w:pPr>
            <w:r w:rsidRPr="00F633E0">
              <w:rPr>
                <w:bCs/>
                <w:sz w:val="24"/>
              </w:rPr>
              <w:t>Fall 2022/2023 - Present</w:t>
            </w:r>
          </w:p>
        </w:tc>
      </w:tr>
    </w:tbl>
    <w:p w14:paraId="2963E090" w14:textId="77777777" w:rsidR="00295D99" w:rsidRDefault="00295D99" w:rsidP="00947C00">
      <w:pPr>
        <w:ind w:left="360" w:hanging="360"/>
        <w:rPr>
          <w:b/>
          <w:sz w:val="24"/>
        </w:rPr>
      </w:pPr>
    </w:p>
    <w:p w14:paraId="3DF8A952" w14:textId="7B9BF71C" w:rsidR="004038FA" w:rsidRDefault="004038FA" w:rsidP="00947C00">
      <w:pPr>
        <w:ind w:left="360" w:hanging="360"/>
        <w:rPr>
          <w:b/>
          <w:sz w:val="24"/>
        </w:rPr>
      </w:pPr>
      <w:r w:rsidRPr="00947C00">
        <w:rPr>
          <w:b/>
          <w:sz w:val="24"/>
        </w:rPr>
        <w:t>Awards</w:t>
      </w:r>
    </w:p>
    <w:p w14:paraId="078489C1" w14:textId="77777777" w:rsidR="003B181D" w:rsidRDefault="003B181D" w:rsidP="00947C00">
      <w:pPr>
        <w:ind w:left="360" w:hanging="360"/>
        <w:rPr>
          <w:b/>
          <w:sz w:val="24"/>
        </w:rPr>
      </w:pPr>
    </w:p>
    <w:p w14:paraId="02A57839" w14:textId="77777777" w:rsidR="003B181D" w:rsidRPr="00E52C5D" w:rsidRDefault="003B181D" w:rsidP="00AB7EE3">
      <w:pPr>
        <w:rPr>
          <w:bCs/>
          <w:sz w:val="24"/>
        </w:rPr>
      </w:pPr>
      <w:r w:rsidRPr="00E52C5D">
        <w:rPr>
          <w:bCs/>
          <w:sz w:val="24"/>
        </w:rPr>
        <w:t xml:space="preserve">October 19, </w:t>
      </w:r>
      <w:proofErr w:type="gramStart"/>
      <w:r w:rsidRPr="00E52C5D">
        <w:rPr>
          <w:bCs/>
          <w:sz w:val="24"/>
        </w:rPr>
        <w:t>2015</w:t>
      </w:r>
      <w:proofErr w:type="gramEnd"/>
      <w:r w:rsidRPr="00E52C5D">
        <w:rPr>
          <w:bCs/>
          <w:sz w:val="24"/>
        </w:rPr>
        <w:t xml:space="preserve"> Sponsorship for a </w:t>
      </w:r>
      <w:r w:rsidR="00AB7EE3">
        <w:rPr>
          <w:bCs/>
          <w:sz w:val="24"/>
        </w:rPr>
        <w:t>doctorate</w:t>
      </w:r>
      <w:r w:rsidRPr="00E52C5D">
        <w:rPr>
          <w:bCs/>
          <w:sz w:val="24"/>
        </w:rPr>
        <w:t xml:space="preserve"> </w:t>
      </w:r>
      <w:r w:rsidR="00D467F1">
        <w:rPr>
          <w:bCs/>
          <w:sz w:val="24"/>
        </w:rPr>
        <w:t xml:space="preserve">education </w:t>
      </w:r>
      <w:r w:rsidR="00AB7EE3">
        <w:rPr>
          <w:bCs/>
          <w:sz w:val="24"/>
        </w:rPr>
        <w:t xml:space="preserve">in Nursing </w:t>
      </w:r>
      <w:r w:rsidRPr="00E52C5D">
        <w:rPr>
          <w:bCs/>
          <w:sz w:val="24"/>
        </w:rPr>
        <w:t xml:space="preserve">– </w:t>
      </w:r>
      <w:proofErr w:type="spellStart"/>
      <w:r w:rsidRPr="00E52C5D">
        <w:rPr>
          <w:bCs/>
          <w:sz w:val="24"/>
        </w:rPr>
        <w:t>Mutah</w:t>
      </w:r>
      <w:proofErr w:type="spellEnd"/>
      <w:r w:rsidRPr="00E52C5D">
        <w:rPr>
          <w:bCs/>
          <w:sz w:val="24"/>
        </w:rPr>
        <w:t xml:space="preserve"> University,</w:t>
      </w:r>
      <w:r w:rsidR="00AB7EE3">
        <w:rPr>
          <w:bCs/>
          <w:sz w:val="24"/>
        </w:rPr>
        <w:t xml:space="preserve"> </w:t>
      </w:r>
      <w:r w:rsidRPr="00E52C5D">
        <w:rPr>
          <w:bCs/>
          <w:sz w:val="24"/>
        </w:rPr>
        <w:t>Jordan.</w:t>
      </w:r>
    </w:p>
    <w:p w14:paraId="2101E4A5" w14:textId="77777777" w:rsidR="00FB4114" w:rsidRDefault="00FB4114" w:rsidP="00FB4114">
      <w:pPr>
        <w:rPr>
          <w:bCs/>
          <w:sz w:val="24"/>
        </w:rPr>
      </w:pPr>
    </w:p>
    <w:p w14:paraId="60AD61C9" w14:textId="5A9307D1" w:rsidR="00020CE7" w:rsidRDefault="00020CE7" w:rsidP="004038FA">
      <w:pPr>
        <w:spacing w:line="276" w:lineRule="auto"/>
        <w:rPr>
          <w:sz w:val="24"/>
        </w:rPr>
      </w:pPr>
      <w:r>
        <w:rPr>
          <w:sz w:val="24"/>
        </w:rPr>
        <w:t xml:space="preserve">October 10, </w:t>
      </w:r>
      <w:r w:rsidR="00B83CE2">
        <w:rPr>
          <w:sz w:val="24"/>
        </w:rPr>
        <w:t>2018,</w:t>
      </w:r>
      <w:r>
        <w:rPr>
          <w:sz w:val="24"/>
        </w:rPr>
        <w:t xml:space="preserve"> Travel award by the College of Nursing, University of K</w:t>
      </w:r>
      <w:r w:rsidR="00D803FF">
        <w:rPr>
          <w:sz w:val="24"/>
        </w:rPr>
        <w:t>e</w:t>
      </w:r>
      <w:r>
        <w:rPr>
          <w:sz w:val="24"/>
        </w:rPr>
        <w:t xml:space="preserve">ntucky </w:t>
      </w:r>
      <w:r w:rsidR="00D803FF">
        <w:rPr>
          <w:sz w:val="24"/>
        </w:rPr>
        <w:t>($1,148) to attend the 32</w:t>
      </w:r>
      <w:r w:rsidR="00D803FF" w:rsidRPr="009203F4">
        <w:rPr>
          <w:sz w:val="24"/>
          <w:vertAlign w:val="superscript"/>
        </w:rPr>
        <w:t>nd</w:t>
      </w:r>
      <w:r w:rsidR="00D803FF">
        <w:rPr>
          <w:sz w:val="24"/>
        </w:rPr>
        <w:t xml:space="preserve"> Annual APN</w:t>
      </w:r>
      <w:r w:rsidR="00896AC0">
        <w:rPr>
          <w:sz w:val="24"/>
        </w:rPr>
        <w:t>A</w:t>
      </w:r>
      <w:r w:rsidR="00D803FF">
        <w:rPr>
          <w:sz w:val="24"/>
        </w:rPr>
        <w:t xml:space="preserve"> conference of the American Psychiatric Nurses Association in Columbus, Ohio.</w:t>
      </w:r>
    </w:p>
    <w:p w14:paraId="768D56AD" w14:textId="77777777" w:rsidR="00020CE7" w:rsidRDefault="00020CE7" w:rsidP="004038FA">
      <w:pPr>
        <w:spacing w:line="276" w:lineRule="auto"/>
        <w:rPr>
          <w:sz w:val="24"/>
        </w:rPr>
      </w:pPr>
    </w:p>
    <w:p w14:paraId="274311F3" w14:textId="7E6F19EC" w:rsidR="004038FA" w:rsidRDefault="0031742D" w:rsidP="004038FA">
      <w:pPr>
        <w:spacing w:line="276" w:lineRule="auto"/>
        <w:rPr>
          <w:sz w:val="24"/>
        </w:rPr>
      </w:pPr>
      <w:r>
        <w:rPr>
          <w:sz w:val="24"/>
        </w:rPr>
        <w:t xml:space="preserve">March 22, </w:t>
      </w:r>
      <w:r w:rsidR="00B83CE2">
        <w:rPr>
          <w:sz w:val="24"/>
        </w:rPr>
        <w:t>2019,</w:t>
      </w:r>
      <w:r>
        <w:rPr>
          <w:sz w:val="24"/>
        </w:rPr>
        <w:t xml:space="preserve"> </w:t>
      </w:r>
      <w:r w:rsidR="004038FA">
        <w:rPr>
          <w:bCs/>
          <w:sz w:val="24"/>
        </w:rPr>
        <w:t xml:space="preserve">Best poster presentation at the annual </w:t>
      </w:r>
      <w:r w:rsidR="004038FA">
        <w:rPr>
          <w:sz w:val="24"/>
        </w:rPr>
        <w:t>American Psychiatric Nurses Association – Kentucky Chapter conference</w:t>
      </w:r>
      <w:r w:rsidR="00B9315B">
        <w:rPr>
          <w:sz w:val="24"/>
        </w:rPr>
        <w:t>,</w:t>
      </w:r>
      <w:r w:rsidR="004038FA">
        <w:rPr>
          <w:sz w:val="24"/>
        </w:rPr>
        <w:t xml:space="preserve"> Louisville, Kentucky.</w:t>
      </w:r>
    </w:p>
    <w:p w14:paraId="53146EB8" w14:textId="77777777" w:rsidR="001C4992" w:rsidRDefault="001C4992" w:rsidP="004038FA">
      <w:pPr>
        <w:spacing w:line="276" w:lineRule="auto"/>
        <w:rPr>
          <w:sz w:val="24"/>
        </w:rPr>
      </w:pPr>
    </w:p>
    <w:p w14:paraId="51E861B5" w14:textId="11451A15" w:rsidR="001C4992" w:rsidRDefault="001C4992" w:rsidP="004038FA">
      <w:pPr>
        <w:spacing w:line="276" w:lineRule="auto"/>
        <w:rPr>
          <w:sz w:val="24"/>
          <w:szCs w:val="24"/>
        </w:rPr>
      </w:pPr>
      <w:r>
        <w:rPr>
          <w:sz w:val="24"/>
        </w:rPr>
        <w:t xml:space="preserve">April 15, </w:t>
      </w:r>
      <w:r w:rsidR="00B83CE2">
        <w:rPr>
          <w:sz w:val="24"/>
        </w:rPr>
        <w:t>2019,</w:t>
      </w:r>
      <w:r>
        <w:rPr>
          <w:sz w:val="24"/>
        </w:rPr>
        <w:t xml:space="preserve"> </w:t>
      </w:r>
      <w:r w:rsidR="00020CE7">
        <w:rPr>
          <w:sz w:val="24"/>
        </w:rPr>
        <w:t>T</w:t>
      </w:r>
      <w:r>
        <w:rPr>
          <w:sz w:val="24"/>
        </w:rPr>
        <w:t>ravel award by the Delta Psi</w:t>
      </w:r>
      <w:r w:rsidR="0066704D">
        <w:rPr>
          <w:sz w:val="24"/>
        </w:rPr>
        <w:t xml:space="preserve"> – At Large</w:t>
      </w:r>
      <w:r>
        <w:rPr>
          <w:sz w:val="24"/>
        </w:rPr>
        <w:t xml:space="preserve"> Chapter of the Sigma Theta Tau International ($1,200) to attend </w:t>
      </w:r>
      <w:r w:rsidRPr="00B351B2">
        <w:rPr>
          <w:sz w:val="24"/>
          <w:szCs w:val="24"/>
        </w:rPr>
        <w:t>the National Conference on Tobacco or Health (NCTOH) held in Minneapolis, Minnesota August 27-29, 2019.</w:t>
      </w:r>
    </w:p>
    <w:p w14:paraId="5AF946ED" w14:textId="77777777" w:rsidR="004235BD" w:rsidRDefault="004235BD" w:rsidP="004038FA">
      <w:pPr>
        <w:spacing w:line="276" w:lineRule="auto"/>
        <w:rPr>
          <w:sz w:val="24"/>
          <w:szCs w:val="24"/>
        </w:rPr>
      </w:pPr>
    </w:p>
    <w:p w14:paraId="2822DAB3" w14:textId="65C52993" w:rsidR="004038FA" w:rsidRDefault="004235BD" w:rsidP="00FB4114">
      <w:pPr>
        <w:rPr>
          <w:bCs/>
          <w:sz w:val="24"/>
        </w:rPr>
      </w:pPr>
      <w:r>
        <w:rPr>
          <w:bCs/>
          <w:sz w:val="24"/>
        </w:rPr>
        <w:t xml:space="preserve">August 26, </w:t>
      </w:r>
      <w:r w:rsidR="00B83CE2">
        <w:rPr>
          <w:bCs/>
          <w:sz w:val="24"/>
        </w:rPr>
        <w:t>2019,</w:t>
      </w:r>
      <w:r>
        <w:rPr>
          <w:bCs/>
          <w:sz w:val="24"/>
        </w:rPr>
        <w:t xml:space="preserve"> The Katherine Tenore Girone Scholarship Fund Award ($500).</w:t>
      </w:r>
    </w:p>
    <w:p w14:paraId="5C2CCE61" w14:textId="77777777" w:rsidR="004235BD" w:rsidRDefault="004235BD" w:rsidP="00FB4114">
      <w:pPr>
        <w:rPr>
          <w:bCs/>
          <w:sz w:val="24"/>
        </w:rPr>
      </w:pPr>
    </w:p>
    <w:p w14:paraId="3DF658C6" w14:textId="57D8DE98" w:rsidR="000F18D9" w:rsidRDefault="004235BD" w:rsidP="00AD478E">
      <w:pPr>
        <w:rPr>
          <w:bCs/>
          <w:sz w:val="24"/>
        </w:rPr>
      </w:pPr>
      <w:r>
        <w:rPr>
          <w:bCs/>
          <w:sz w:val="24"/>
        </w:rPr>
        <w:t>January 15, 2020</w:t>
      </w:r>
      <w:r w:rsidR="00B83CE2">
        <w:rPr>
          <w:bCs/>
          <w:sz w:val="24"/>
        </w:rPr>
        <w:t>,</w:t>
      </w:r>
      <w:r>
        <w:rPr>
          <w:bCs/>
          <w:sz w:val="24"/>
        </w:rPr>
        <w:t xml:space="preserve"> The Katherine Tenore Girone Scholarship Fund Award ($500).</w:t>
      </w:r>
      <w:r w:rsidR="0048416C">
        <w:rPr>
          <w:bCs/>
          <w:sz w:val="24"/>
        </w:rPr>
        <w:fldChar w:fldCharType="begin"/>
      </w:r>
      <w:r w:rsidR="0048416C">
        <w:rPr>
          <w:bCs/>
          <w:sz w:val="24"/>
        </w:rPr>
        <w:instrText xml:space="preserve"> ADDIN EN.CITE &lt;EndNote&gt;&lt;Cite ExcludeAuth="1" ExcludeYear="1" Hidden="1"&gt;&lt;Author&gt;Okoli&lt;/Author&gt;&lt;Year&gt;2018&lt;/Year&gt;&lt;RecNum&gt;513&lt;/RecNum&gt;&lt;record&gt;&lt;rec-number&gt;513&lt;/rec-number&gt;&lt;foreign-keys&gt;&lt;key app="EN" db-id="tx0sxdxxxrvvxues9ebxev5oxrfpsez00z2x" timestamp="1565311626"&gt;513&lt;/key&gt;&lt;/foreign-keys&gt;&lt;ref-type name="Journal Article"&gt;17&lt;/ref-type&gt;&lt;contributors&gt;&lt;authors&gt;&lt;author&gt;Okoli, Chizimuzo TC&lt;/author&gt;&lt;author&gt;Al‐Mrayat, Yazan D&lt;/author&gt;&lt;author&gt;Stead, Barbara&lt;/author&gt;&lt;/authors&gt;&lt;/contributors&gt;&lt;titles&gt;&lt;title&gt;Brief Report: The effect of implementing a tobacco treatment service on adherence to evidence‐based practice in an inpatient state‐owned psychiatric hospital&lt;/title&gt;&lt;secondary-title&gt;The American Journal on Addictions&lt;/secondary-title&gt;&lt;/titles&gt;&lt;periodical&gt;&lt;full-title&gt;The American Journal on Addictions&lt;/full-title&gt;&lt;/periodical&gt;&lt;pages&gt;368-371&lt;/pages&gt;&lt;volume&gt;27&lt;/volume&gt;&lt;number&gt;5&lt;/number&gt;&lt;dates&gt;&lt;year&gt;2018&lt;/year&gt;&lt;/dates&gt;&lt;isbn&gt;1055-0496&lt;/isbn&gt;&lt;urls&gt;&lt;/urls&gt;&lt;/record&gt;&lt;/Cite&gt;&lt;/EndNote&gt;</w:instrText>
      </w:r>
      <w:r w:rsidR="00430CC6">
        <w:rPr>
          <w:bCs/>
          <w:sz w:val="24"/>
        </w:rPr>
        <w:fldChar w:fldCharType="separate"/>
      </w:r>
      <w:r w:rsidR="0048416C">
        <w:rPr>
          <w:bCs/>
          <w:sz w:val="24"/>
        </w:rPr>
        <w:fldChar w:fldCharType="end"/>
      </w:r>
    </w:p>
    <w:p w14:paraId="2EB86F3C" w14:textId="77777777" w:rsidR="004B0DE1" w:rsidRDefault="004B0DE1" w:rsidP="00AD478E">
      <w:pPr>
        <w:rPr>
          <w:bCs/>
          <w:sz w:val="24"/>
        </w:rPr>
      </w:pPr>
    </w:p>
    <w:p w14:paraId="74901953" w14:textId="77777777" w:rsidR="004B0DE1" w:rsidRDefault="004B0DE1" w:rsidP="004B0DE1">
      <w:pPr>
        <w:rPr>
          <w:bCs/>
          <w:sz w:val="24"/>
        </w:rPr>
      </w:pPr>
      <w:r>
        <w:rPr>
          <w:bCs/>
          <w:sz w:val="24"/>
        </w:rPr>
        <w:t>September 2020, The Bronze Award – The Star Program at University of Kentucky Healthcare.</w:t>
      </w:r>
    </w:p>
    <w:p w14:paraId="57287EC3" w14:textId="77777777" w:rsidR="004B0DE1" w:rsidRDefault="004B0DE1" w:rsidP="004B0DE1">
      <w:pPr>
        <w:rPr>
          <w:bCs/>
          <w:sz w:val="24"/>
        </w:rPr>
      </w:pPr>
    </w:p>
    <w:p w14:paraId="4793D130" w14:textId="77777777" w:rsidR="004B0DE1" w:rsidRDefault="004B0DE1" w:rsidP="004B0DE1">
      <w:pPr>
        <w:rPr>
          <w:bCs/>
          <w:sz w:val="24"/>
        </w:rPr>
      </w:pPr>
      <w:r>
        <w:rPr>
          <w:bCs/>
          <w:sz w:val="24"/>
        </w:rPr>
        <w:t>September 2020, Employee of the month at 4-Main Unit, University of Kentucky Healthcare.</w:t>
      </w:r>
    </w:p>
    <w:p w14:paraId="0CCCE9D2" w14:textId="6C686801" w:rsidR="004B0DE1" w:rsidRPr="00FB4114" w:rsidRDefault="004B0DE1" w:rsidP="004B0DE1">
      <w:pPr>
        <w:rPr>
          <w:bCs/>
          <w:sz w:val="24"/>
        </w:rPr>
      </w:pPr>
    </w:p>
    <w:sectPr w:rsidR="004B0DE1" w:rsidRPr="00FB4114" w:rsidSect="00F07390">
      <w:headerReference w:type="default" r:id="rId9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EAB9BF" w14:textId="77777777" w:rsidR="00B83A5A" w:rsidRDefault="00B83A5A" w:rsidP="00BA57EF">
      <w:r>
        <w:separator/>
      </w:r>
    </w:p>
  </w:endnote>
  <w:endnote w:type="continuationSeparator" w:id="0">
    <w:p w14:paraId="5764E220" w14:textId="77777777" w:rsidR="00B83A5A" w:rsidRDefault="00B83A5A" w:rsidP="00BA57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Univers">
    <w:charset w:val="00"/>
    <w:family w:val="swiss"/>
    <w:pitch w:val="variable"/>
    <w:sig w:usb0="80000287" w:usb1="00000000" w:usb2="00000000" w:usb3="00000000" w:csb0="0000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08E963" w14:textId="77777777" w:rsidR="00B83A5A" w:rsidRDefault="00B83A5A" w:rsidP="00BA57EF">
      <w:r>
        <w:separator/>
      </w:r>
    </w:p>
  </w:footnote>
  <w:footnote w:type="continuationSeparator" w:id="0">
    <w:p w14:paraId="2E549C32" w14:textId="77777777" w:rsidR="00B83A5A" w:rsidRDefault="00B83A5A" w:rsidP="00BA57E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358F97" w14:textId="77777777" w:rsidR="00BA57EF" w:rsidRDefault="00BA57EF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B5549C">
      <w:rPr>
        <w:noProof/>
      </w:rPr>
      <w:t>4</w:t>
    </w:r>
    <w:r>
      <w:rPr>
        <w:noProof/>
      </w:rPr>
      <w:fldChar w:fldCharType="end"/>
    </w:r>
  </w:p>
  <w:p w14:paraId="49D26AD9" w14:textId="77777777" w:rsidR="00BA57EF" w:rsidRDefault="00BA57E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072B30"/>
    <w:multiLevelType w:val="hybridMultilevel"/>
    <w:tmpl w:val="753E6A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D6466DD"/>
    <w:multiLevelType w:val="hybridMultilevel"/>
    <w:tmpl w:val="E370DF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995EBD"/>
    <w:multiLevelType w:val="hybridMultilevel"/>
    <w:tmpl w:val="88E4FB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BBE0C42"/>
    <w:multiLevelType w:val="multilevel"/>
    <w:tmpl w:val="DEB8D4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68A2BF8"/>
    <w:multiLevelType w:val="hybridMultilevel"/>
    <w:tmpl w:val="039E47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4001D21"/>
    <w:multiLevelType w:val="hybridMultilevel"/>
    <w:tmpl w:val="63DA33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9C03996"/>
    <w:multiLevelType w:val="hybridMultilevel"/>
    <w:tmpl w:val="D1625CDA"/>
    <w:lvl w:ilvl="0" w:tplc="04090001">
      <w:start w:val="1"/>
      <w:numFmt w:val="bullet"/>
      <w:lvlText w:val=""/>
      <w:lvlJc w:val="left"/>
      <w:pPr>
        <w:ind w:left="77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6" w:hanging="360"/>
      </w:pPr>
      <w:rPr>
        <w:rFonts w:ascii="Wingdings" w:hAnsi="Wingdings" w:hint="default"/>
      </w:rPr>
    </w:lvl>
  </w:abstractNum>
  <w:abstractNum w:abstractNumId="7" w15:restartNumberingAfterBreak="0">
    <w:nsid w:val="519E6FED"/>
    <w:multiLevelType w:val="hybridMultilevel"/>
    <w:tmpl w:val="5B482ED0"/>
    <w:lvl w:ilvl="0" w:tplc="04090001">
      <w:start w:val="1"/>
      <w:numFmt w:val="bullet"/>
      <w:lvlText w:val=""/>
      <w:lvlJc w:val="left"/>
      <w:pPr>
        <w:ind w:left="78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3" w:hanging="360"/>
      </w:pPr>
      <w:rPr>
        <w:rFonts w:ascii="Wingdings" w:hAnsi="Wingdings" w:hint="default"/>
      </w:rPr>
    </w:lvl>
  </w:abstractNum>
  <w:abstractNum w:abstractNumId="8" w15:restartNumberingAfterBreak="0">
    <w:nsid w:val="792B2B4D"/>
    <w:multiLevelType w:val="hybridMultilevel"/>
    <w:tmpl w:val="B37C41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7"/>
  </w:num>
  <w:num w:numId="3">
    <w:abstractNumId w:val="5"/>
  </w:num>
  <w:num w:numId="4">
    <w:abstractNumId w:val="1"/>
  </w:num>
  <w:num w:numId="5">
    <w:abstractNumId w:val="2"/>
  </w:num>
  <w:num w:numId="6">
    <w:abstractNumId w:val="8"/>
  </w:num>
  <w:num w:numId="7">
    <w:abstractNumId w:val="6"/>
  </w:num>
  <w:num w:numId="8">
    <w:abstractNumId w:val="4"/>
  </w:num>
  <w:num w:numId="9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0sxdxxxrvvxues9ebxev5oxrfpsez00z2x&quot;&gt;My EndNote Library&lt;record-ids&gt;&lt;item&gt;511&lt;/item&gt;&lt;item&gt;513&lt;/item&gt;&lt;/record-ids&gt;&lt;/item&gt;&lt;/Libraries&gt;"/>
  </w:docVars>
  <w:rsids>
    <w:rsidRoot w:val="003C3145"/>
    <w:rsid w:val="0000102E"/>
    <w:rsid w:val="00005C32"/>
    <w:rsid w:val="000116F6"/>
    <w:rsid w:val="00012DEE"/>
    <w:rsid w:val="00016F20"/>
    <w:rsid w:val="00020CE7"/>
    <w:rsid w:val="00022FAD"/>
    <w:rsid w:val="00030772"/>
    <w:rsid w:val="000342D6"/>
    <w:rsid w:val="00045880"/>
    <w:rsid w:val="0005183D"/>
    <w:rsid w:val="000537C7"/>
    <w:rsid w:val="00054949"/>
    <w:rsid w:val="000559F0"/>
    <w:rsid w:val="0005648F"/>
    <w:rsid w:val="0005748D"/>
    <w:rsid w:val="000650ED"/>
    <w:rsid w:val="0006548E"/>
    <w:rsid w:val="0007346E"/>
    <w:rsid w:val="0007404A"/>
    <w:rsid w:val="00074E1B"/>
    <w:rsid w:val="000760CE"/>
    <w:rsid w:val="000838C3"/>
    <w:rsid w:val="00086315"/>
    <w:rsid w:val="00087AD8"/>
    <w:rsid w:val="0009013B"/>
    <w:rsid w:val="00093943"/>
    <w:rsid w:val="00093F1E"/>
    <w:rsid w:val="0009705A"/>
    <w:rsid w:val="000A0296"/>
    <w:rsid w:val="000A349B"/>
    <w:rsid w:val="000A5AEB"/>
    <w:rsid w:val="000A6F20"/>
    <w:rsid w:val="000A7DB9"/>
    <w:rsid w:val="000B7955"/>
    <w:rsid w:val="000C287E"/>
    <w:rsid w:val="000C3107"/>
    <w:rsid w:val="000C456D"/>
    <w:rsid w:val="000D5D07"/>
    <w:rsid w:val="000E7113"/>
    <w:rsid w:val="000F18D9"/>
    <w:rsid w:val="000F251B"/>
    <w:rsid w:val="000F3670"/>
    <w:rsid w:val="000F564A"/>
    <w:rsid w:val="000F6CA5"/>
    <w:rsid w:val="0010572C"/>
    <w:rsid w:val="0011086E"/>
    <w:rsid w:val="001132BD"/>
    <w:rsid w:val="00114543"/>
    <w:rsid w:val="00117ABC"/>
    <w:rsid w:val="001207F2"/>
    <w:rsid w:val="00122AFE"/>
    <w:rsid w:val="00126ABD"/>
    <w:rsid w:val="00126F81"/>
    <w:rsid w:val="001276D0"/>
    <w:rsid w:val="00131051"/>
    <w:rsid w:val="0013270F"/>
    <w:rsid w:val="00133533"/>
    <w:rsid w:val="00133A5A"/>
    <w:rsid w:val="00136E23"/>
    <w:rsid w:val="00140D4A"/>
    <w:rsid w:val="00144C8C"/>
    <w:rsid w:val="001505D5"/>
    <w:rsid w:val="0016151A"/>
    <w:rsid w:val="00166428"/>
    <w:rsid w:val="0016682C"/>
    <w:rsid w:val="0016741B"/>
    <w:rsid w:val="00185323"/>
    <w:rsid w:val="00187721"/>
    <w:rsid w:val="00194642"/>
    <w:rsid w:val="00195A70"/>
    <w:rsid w:val="0019765E"/>
    <w:rsid w:val="001977D9"/>
    <w:rsid w:val="001A3988"/>
    <w:rsid w:val="001A5D88"/>
    <w:rsid w:val="001A6038"/>
    <w:rsid w:val="001A675A"/>
    <w:rsid w:val="001B20CF"/>
    <w:rsid w:val="001B22CE"/>
    <w:rsid w:val="001B326A"/>
    <w:rsid w:val="001B3AE3"/>
    <w:rsid w:val="001C17C5"/>
    <w:rsid w:val="001C4992"/>
    <w:rsid w:val="001C6880"/>
    <w:rsid w:val="001C6B0F"/>
    <w:rsid w:val="001D2E54"/>
    <w:rsid w:val="001D65EC"/>
    <w:rsid w:val="001D72CA"/>
    <w:rsid w:val="001D73A8"/>
    <w:rsid w:val="001E2682"/>
    <w:rsid w:val="001E3386"/>
    <w:rsid w:val="001E4CA3"/>
    <w:rsid w:val="001E64B5"/>
    <w:rsid w:val="001F09BA"/>
    <w:rsid w:val="001F2AC3"/>
    <w:rsid w:val="001F6253"/>
    <w:rsid w:val="0020140D"/>
    <w:rsid w:val="00206467"/>
    <w:rsid w:val="00207A79"/>
    <w:rsid w:val="0021353C"/>
    <w:rsid w:val="00215B5E"/>
    <w:rsid w:val="00216026"/>
    <w:rsid w:val="00216F6B"/>
    <w:rsid w:val="002209A3"/>
    <w:rsid w:val="00222364"/>
    <w:rsid w:val="00232826"/>
    <w:rsid w:val="002356AD"/>
    <w:rsid w:val="00241DBD"/>
    <w:rsid w:val="002435EF"/>
    <w:rsid w:val="00246C4B"/>
    <w:rsid w:val="00250C02"/>
    <w:rsid w:val="002556EC"/>
    <w:rsid w:val="002604D5"/>
    <w:rsid w:val="00265B82"/>
    <w:rsid w:val="002672C4"/>
    <w:rsid w:val="00274DB1"/>
    <w:rsid w:val="002802AB"/>
    <w:rsid w:val="00280415"/>
    <w:rsid w:val="00281680"/>
    <w:rsid w:val="00283D9A"/>
    <w:rsid w:val="00284141"/>
    <w:rsid w:val="002860C8"/>
    <w:rsid w:val="0028694D"/>
    <w:rsid w:val="0029019E"/>
    <w:rsid w:val="00291377"/>
    <w:rsid w:val="00295D99"/>
    <w:rsid w:val="002A2758"/>
    <w:rsid w:val="002A2E7A"/>
    <w:rsid w:val="002A335D"/>
    <w:rsid w:val="002A5C76"/>
    <w:rsid w:val="002A62B0"/>
    <w:rsid w:val="002A6DC1"/>
    <w:rsid w:val="002B147A"/>
    <w:rsid w:val="002B3344"/>
    <w:rsid w:val="002B4F34"/>
    <w:rsid w:val="002B6317"/>
    <w:rsid w:val="002B769B"/>
    <w:rsid w:val="002E4902"/>
    <w:rsid w:val="002F0756"/>
    <w:rsid w:val="003037F6"/>
    <w:rsid w:val="003055AE"/>
    <w:rsid w:val="003069CD"/>
    <w:rsid w:val="00313EF4"/>
    <w:rsid w:val="00315EE3"/>
    <w:rsid w:val="0031742D"/>
    <w:rsid w:val="00317B56"/>
    <w:rsid w:val="003201F9"/>
    <w:rsid w:val="0032689B"/>
    <w:rsid w:val="00327BF6"/>
    <w:rsid w:val="00332706"/>
    <w:rsid w:val="00332DE5"/>
    <w:rsid w:val="003406EA"/>
    <w:rsid w:val="0034337C"/>
    <w:rsid w:val="00350B82"/>
    <w:rsid w:val="00351429"/>
    <w:rsid w:val="00352689"/>
    <w:rsid w:val="00354509"/>
    <w:rsid w:val="0035541F"/>
    <w:rsid w:val="00357E82"/>
    <w:rsid w:val="00360344"/>
    <w:rsid w:val="00364238"/>
    <w:rsid w:val="003670B4"/>
    <w:rsid w:val="00371A4F"/>
    <w:rsid w:val="00372BFD"/>
    <w:rsid w:val="0037468B"/>
    <w:rsid w:val="003758B9"/>
    <w:rsid w:val="0037616C"/>
    <w:rsid w:val="00377B92"/>
    <w:rsid w:val="00387CB8"/>
    <w:rsid w:val="0039328F"/>
    <w:rsid w:val="003947E3"/>
    <w:rsid w:val="003A0EDF"/>
    <w:rsid w:val="003A2087"/>
    <w:rsid w:val="003A38AB"/>
    <w:rsid w:val="003A49AF"/>
    <w:rsid w:val="003B0A59"/>
    <w:rsid w:val="003B0CA0"/>
    <w:rsid w:val="003B1334"/>
    <w:rsid w:val="003B181D"/>
    <w:rsid w:val="003B29B1"/>
    <w:rsid w:val="003B60BF"/>
    <w:rsid w:val="003B62FD"/>
    <w:rsid w:val="003B685C"/>
    <w:rsid w:val="003B74E9"/>
    <w:rsid w:val="003C1B11"/>
    <w:rsid w:val="003C3145"/>
    <w:rsid w:val="003C3167"/>
    <w:rsid w:val="003C65C2"/>
    <w:rsid w:val="003C6850"/>
    <w:rsid w:val="003D0488"/>
    <w:rsid w:val="003D10C5"/>
    <w:rsid w:val="003D7E92"/>
    <w:rsid w:val="003E1707"/>
    <w:rsid w:val="003E4D96"/>
    <w:rsid w:val="003F6B27"/>
    <w:rsid w:val="003F78BC"/>
    <w:rsid w:val="00400BF6"/>
    <w:rsid w:val="004020DB"/>
    <w:rsid w:val="0040346F"/>
    <w:rsid w:val="004038FA"/>
    <w:rsid w:val="0040466E"/>
    <w:rsid w:val="00404D98"/>
    <w:rsid w:val="00407B41"/>
    <w:rsid w:val="004115DA"/>
    <w:rsid w:val="00414DA6"/>
    <w:rsid w:val="004235BD"/>
    <w:rsid w:val="00436511"/>
    <w:rsid w:val="00442C43"/>
    <w:rsid w:val="00443A5B"/>
    <w:rsid w:val="0044443B"/>
    <w:rsid w:val="00450A5D"/>
    <w:rsid w:val="004536D3"/>
    <w:rsid w:val="00453DAD"/>
    <w:rsid w:val="00455100"/>
    <w:rsid w:val="004553E6"/>
    <w:rsid w:val="004571F0"/>
    <w:rsid w:val="00462141"/>
    <w:rsid w:val="00462F51"/>
    <w:rsid w:val="004650C0"/>
    <w:rsid w:val="00465202"/>
    <w:rsid w:val="00467BAD"/>
    <w:rsid w:val="00472CA1"/>
    <w:rsid w:val="00474056"/>
    <w:rsid w:val="0047736C"/>
    <w:rsid w:val="004802BD"/>
    <w:rsid w:val="0048416C"/>
    <w:rsid w:val="00485E57"/>
    <w:rsid w:val="0048760B"/>
    <w:rsid w:val="0049151A"/>
    <w:rsid w:val="004931B2"/>
    <w:rsid w:val="00495FDA"/>
    <w:rsid w:val="004963DC"/>
    <w:rsid w:val="0049650F"/>
    <w:rsid w:val="004A65D3"/>
    <w:rsid w:val="004A6C03"/>
    <w:rsid w:val="004B0DE1"/>
    <w:rsid w:val="004B32A1"/>
    <w:rsid w:val="004B6337"/>
    <w:rsid w:val="004B7876"/>
    <w:rsid w:val="004C0EB6"/>
    <w:rsid w:val="004C21A4"/>
    <w:rsid w:val="004D1652"/>
    <w:rsid w:val="004D353D"/>
    <w:rsid w:val="004E6CB6"/>
    <w:rsid w:val="004E7596"/>
    <w:rsid w:val="004E77E6"/>
    <w:rsid w:val="004F2172"/>
    <w:rsid w:val="004F4CB6"/>
    <w:rsid w:val="004F537C"/>
    <w:rsid w:val="004F7365"/>
    <w:rsid w:val="00503016"/>
    <w:rsid w:val="005046F7"/>
    <w:rsid w:val="00505E25"/>
    <w:rsid w:val="005110CE"/>
    <w:rsid w:val="00514951"/>
    <w:rsid w:val="00514D51"/>
    <w:rsid w:val="005158B1"/>
    <w:rsid w:val="00517653"/>
    <w:rsid w:val="00517DC3"/>
    <w:rsid w:val="005221E7"/>
    <w:rsid w:val="005243C6"/>
    <w:rsid w:val="00525C8F"/>
    <w:rsid w:val="005328C0"/>
    <w:rsid w:val="005340A5"/>
    <w:rsid w:val="00535A4E"/>
    <w:rsid w:val="005370DA"/>
    <w:rsid w:val="00543095"/>
    <w:rsid w:val="0054665B"/>
    <w:rsid w:val="005519C7"/>
    <w:rsid w:val="00552E64"/>
    <w:rsid w:val="005530E2"/>
    <w:rsid w:val="00553945"/>
    <w:rsid w:val="005603D5"/>
    <w:rsid w:val="00565C25"/>
    <w:rsid w:val="005667D2"/>
    <w:rsid w:val="00567F87"/>
    <w:rsid w:val="00571339"/>
    <w:rsid w:val="00572BB3"/>
    <w:rsid w:val="00574BE8"/>
    <w:rsid w:val="00576771"/>
    <w:rsid w:val="00580931"/>
    <w:rsid w:val="00585700"/>
    <w:rsid w:val="0058689E"/>
    <w:rsid w:val="00592768"/>
    <w:rsid w:val="005A088E"/>
    <w:rsid w:val="005A10DE"/>
    <w:rsid w:val="005A65E1"/>
    <w:rsid w:val="005A675D"/>
    <w:rsid w:val="005B0689"/>
    <w:rsid w:val="005B246D"/>
    <w:rsid w:val="005B4CB3"/>
    <w:rsid w:val="005B5894"/>
    <w:rsid w:val="005B6681"/>
    <w:rsid w:val="005C072A"/>
    <w:rsid w:val="005C439A"/>
    <w:rsid w:val="005C4C14"/>
    <w:rsid w:val="005C4D1F"/>
    <w:rsid w:val="005C6E76"/>
    <w:rsid w:val="005C7A40"/>
    <w:rsid w:val="005D41F3"/>
    <w:rsid w:val="005E1DE5"/>
    <w:rsid w:val="005E2368"/>
    <w:rsid w:val="005E2E54"/>
    <w:rsid w:val="005E3254"/>
    <w:rsid w:val="005E42E5"/>
    <w:rsid w:val="005E53E3"/>
    <w:rsid w:val="005E610A"/>
    <w:rsid w:val="005E625D"/>
    <w:rsid w:val="005F0D81"/>
    <w:rsid w:val="005F2952"/>
    <w:rsid w:val="005F29AE"/>
    <w:rsid w:val="005F49E5"/>
    <w:rsid w:val="006004D3"/>
    <w:rsid w:val="00602069"/>
    <w:rsid w:val="00603894"/>
    <w:rsid w:val="00612475"/>
    <w:rsid w:val="0061292B"/>
    <w:rsid w:val="006147B9"/>
    <w:rsid w:val="006148FC"/>
    <w:rsid w:val="006153EE"/>
    <w:rsid w:val="00617C0A"/>
    <w:rsid w:val="006268B9"/>
    <w:rsid w:val="0062746C"/>
    <w:rsid w:val="006332FF"/>
    <w:rsid w:val="0064202E"/>
    <w:rsid w:val="00642F71"/>
    <w:rsid w:val="00645982"/>
    <w:rsid w:val="0065497D"/>
    <w:rsid w:val="00654C78"/>
    <w:rsid w:val="00656317"/>
    <w:rsid w:val="00657E19"/>
    <w:rsid w:val="0066191A"/>
    <w:rsid w:val="00666CF1"/>
    <w:rsid w:val="0066704D"/>
    <w:rsid w:val="00671443"/>
    <w:rsid w:val="00671E83"/>
    <w:rsid w:val="00671FA3"/>
    <w:rsid w:val="006814C3"/>
    <w:rsid w:val="00682BC1"/>
    <w:rsid w:val="00683E75"/>
    <w:rsid w:val="006847C5"/>
    <w:rsid w:val="0068660A"/>
    <w:rsid w:val="006870A4"/>
    <w:rsid w:val="00687741"/>
    <w:rsid w:val="00692564"/>
    <w:rsid w:val="006953F9"/>
    <w:rsid w:val="00696768"/>
    <w:rsid w:val="00696F5E"/>
    <w:rsid w:val="00697457"/>
    <w:rsid w:val="006A430C"/>
    <w:rsid w:val="006B3849"/>
    <w:rsid w:val="006C0A55"/>
    <w:rsid w:val="006C1468"/>
    <w:rsid w:val="006C2960"/>
    <w:rsid w:val="006C2CF1"/>
    <w:rsid w:val="006D727E"/>
    <w:rsid w:val="006E0445"/>
    <w:rsid w:val="006E7ED0"/>
    <w:rsid w:val="006F0130"/>
    <w:rsid w:val="006F3C89"/>
    <w:rsid w:val="006F448B"/>
    <w:rsid w:val="006F53E2"/>
    <w:rsid w:val="00706BCE"/>
    <w:rsid w:val="00720079"/>
    <w:rsid w:val="00721C30"/>
    <w:rsid w:val="00723808"/>
    <w:rsid w:val="00724548"/>
    <w:rsid w:val="00725925"/>
    <w:rsid w:val="00725F29"/>
    <w:rsid w:val="00727CD1"/>
    <w:rsid w:val="00737541"/>
    <w:rsid w:val="0074132E"/>
    <w:rsid w:val="00747201"/>
    <w:rsid w:val="00750429"/>
    <w:rsid w:val="00751570"/>
    <w:rsid w:val="0075222C"/>
    <w:rsid w:val="00755C71"/>
    <w:rsid w:val="00755E8F"/>
    <w:rsid w:val="0076288A"/>
    <w:rsid w:val="00767C99"/>
    <w:rsid w:val="007730B6"/>
    <w:rsid w:val="007763F4"/>
    <w:rsid w:val="0077645A"/>
    <w:rsid w:val="007820B7"/>
    <w:rsid w:val="0078355F"/>
    <w:rsid w:val="00783BE4"/>
    <w:rsid w:val="00784CCE"/>
    <w:rsid w:val="00784F5B"/>
    <w:rsid w:val="007868F3"/>
    <w:rsid w:val="007872C0"/>
    <w:rsid w:val="00787D7F"/>
    <w:rsid w:val="007906F7"/>
    <w:rsid w:val="00792984"/>
    <w:rsid w:val="00796F83"/>
    <w:rsid w:val="007A5E36"/>
    <w:rsid w:val="007A61B3"/>
    <w:rsid w:val="007B1AE5"/>
    <w:rsid w:val="007B64A2"/>
    <w:rsid w:val="007C47F0"/>
    <w:rsid w:val="007C4B9A"/>
    <w:rsid w:val="007C774F"/>
    <w:rsid w:val="007D27CB"/>
    <w:rsid w:val="007E0512"/>
    <w:rsid w:val="007E18C2"/>
    <w:rsid w:val="007E42E3"/>
    <w:rsid w:val="007E4BBF"/>
    <w:rsid w:val="007E67EA"/>
    <w:rsid w:val="007F3E6B"/>
    <w:rsid w:val="008000A0"/>
    <w:rsid w:val="008004E9"/>
    <w:rsid w:val="00800A8B"/>
    <w:rsid w:val="00803446"/>
    <w:rsid w:val="0080354D"/>
    <w:rsid w:val="008052F7"/>
    <w:rsid w:val="00806F31"/>
    <w:rsid w:val="00812720"/>
    <w:rsid w:val="008144E4"/>
    <w:rsid w:val="00816BAD"/>
    <w:rsid w:val="00816E73"/>
    <w:rsid w:val="00823F02"/>
    <w:rsid w:val="00824159"/>
    <w:rsid w:val="00824D06"/>
    <w:rsid w:val="00824D31"/>
    <w:rsid w:val="008324EA"/>
    <w:rsid w:val="00832E62"/>
    <w:rsid w:val="00833562"/>
    <w:rsid w:val="00833CAE"/>
    <w:rsid w:val="00834BCF"/>
    <w:rsid w:val="00851581"/>
    <w:rsid w:val="00851C4A"/>
    <w:rsid w:val="00853641"/>
    <w:rsid w:val="008548E1"/>
    <w:rsid w:val="00854A10"/>
    <w:rsid w:val="00862AF1"/>
    <w:rsid w:val="0087233D"/>
    <w:rsid w:val="008774EF"/>
    <w:rsid w:val="008806D0"/>
    <w:rsid w:val="00885FC9"/>
    <w:rsid w:val="00887299"/>
    <w:rsid w:val="00890DA2"/>
    <w:rsid w:val="008917F7"/>
    <w:rsid w:val="00894EF5"/>
    <w:rsid w:val="00896AC0"/>
    <w:rsid w:val="008A019B"/>
    <w:rsid w:val="008A49D8"/>
    <w:rsid w:val="008A7EF6"/>
    <w:rsid w:val="008B0535"/>
    <w:rsid w:val="008B17BB"/>
    <w:rsid w:val="008B1907"/>
    <w:rsid w:val="008B41ED"/>
    <w:rsid w:val="008B59FA"/>
    <w:rsid w:val="008B7DFB"/>
    <w:rsid w:val="008C1DB4"/>
    <w:rsid w:val="008C4542"/>
    <w:rsid w:val="008C4B47"/>
    <w:rsid w:val="008C50C1"/>
    <w:rsid w:val="008C5887"/>
    <w:rsid w:val="008C7F53"/>
    <w:rsid w:val="008D0C56"/>
    <w:rsid w:val="008D174A"/>
    <w:rsid w:val="008D3EC1"/>
    <w:rsid w:val="008E0C53"/>
    <w:rsid w:val="008E2109"/>
    <w:rsid w:val="008E56A0"/>
    <w:rsid w:val="008F1452"/>
    <w:rsid w:val="008F14D0"/>
    <w:rsid w:val="008F2FC3"/>
    <w:rsid w:val="008F35F3"/>
    <w:rsid w:val="008F609F"/>
    <w:rsid w:val="008F62BD"/>
    <w:rsid w:val="008F6356"/>
    <w:rsid w:val="00901679"/>
    <w:rsid w:val="009032C1"/>
    <w:rsid w:val="00907111"/>
    <w:rsid w:val="00913737"/>
    <w:rsid w:val="009149F9"/>
    <w:rsid w:val="009203F4"/>
    <w:rsid w:val="00921BCE"/>
    <w:rsid w:val="00921FD1"/>
    <w:rsid w:val="00922BC1"/>
    <w:rsid w:val="00923E57"/>
    <w:rsid w:val="00925B38"/>
    <w:rsid w:val="00926ECC"/>
    <w:rsid w:val="009318BE"/>
    <w:rsid w:val="00932012"/>
    <w:rsid w:val="00933206"/>
    <w:rsid w:val="009349C1"/>
    <w:rsid w:val="009365EF"/>
    <w:rsid w:val="00936701"/>
    <w:rsid w:val="009373CE"/>
    <w:rsid w:val="00940426"/>
    <w:rsid w:val="0094140C"/>
    <w:rsid w:val="00942464"/>
    <w:rsid w:val="00944871"/>
    <w:rsid w:val="009453B8"/>
    <w:rsid w:val="00947C00"/>
    <w:rsid w:val="00953ED1"/>
    <w:rsid w:val="00956EAB"/>
    <w:rsid w:val="0095706F"/>
    <w:rsid w:val="009653EF"/>
    <w:rsid w:val="0096752D"/>
    <w:rsid w:val="009676D3"/>
    <w:rsid w:val="00976676"/>
    <w:rsid w:val="009826D6"/>
    <w:rsid w:val="00982C92"/>
    <w:rsid w:val="00984B52"/>
    <w:rsid w:val="009850DE"/>
    <w:rsid w:val="00985A09"/>
    <w:rsid w:val="00994858"/>
    <w:rsid w:val="00995855"/>
    <w:rsid w:val="00996F6A"/>
    <w:rsid w:val="009A0135"/>
    <w:rsid w:val="009A2873"/>
    <w:rsid w:val="009A7F81"/>
    <w:rsid w:val="009B2A3A"/>
    <w:rsid w:val="009B446C"/>
    <w:rsid w:val="009C4659"/>
    <w:rsid w:val="009D0E25"/>
    <w:rsid w:val="009D3CE8"/>
    <w:rsid w:val="009E1BF9"/>
    <w:rsid w:val="009E31B7"/>
    <w:rsid w:val="009E336F"/>
    <w:rsid w:val="009E4D34"/>
    <w:rsid w:val="009E77B3"/>
    <w:rsid w:val="009F76A9"/>
    <w:rsid w:val="00A013AE"/>
    <w:rsid w:val="00A0253D"/>
    <w:rsid w:val="00A0640D"/>
    <w:rsid w:val="00A0671A"/>
    <w:rsid w:val="00A15E18"/>
    <w:rsid w:val="00A1751A"/>
    <w:rsid w:val="00A21C23"/>
    <w:rsid w:val="00A227EF"/>
    <w:rsid w:val="00A3118E"/>
    <w:rsid w:val="00A3222C"/>
    <w:rsid w:val="00A32E04"/>
    <w:rsid w:val="00A347A9"/>
    <w:rsid w:val="00A36848"/>
    <w:rsid w:val="00A42290"/>
    <w:rsid w:val="00A44724"/>
    <w:rsid w:val="00A552F0"/>
    <w:rsid w:val="00A579D8"/>
    <w:rsid w:val="00A62831"/>
    <w:rsid w:val="00A64646"/>
    <w:rsid w:val="00A65704"/>
    <w:rsid w:val="00A7015B"/>
    <w:rsid w:val="00A711AE"/>
    <w:rsid w:val="00A774F2"/>
    <w:rsid w:val="00A805A8"/>
    <w:rsid w:val="00A850CD"/>
    <w:rsid w:val="00A91395"/>
    <w:rsid w:val="00A939FE"/>
    <w:rsid w:val="00A96245"/>
    <w:rsid w:val="00AA02E3"/>
    <w:rsid w:val="00AA39D5"/>
    <w:rsid w:val="00AA54E6"/>
    <w:rsid w:val="00AA578E"/>
    <w:rsid w:val="00AB2ECE"/>
    <w:rsid w:val="00AB4050"/>
    <w:rsid w:val="00AB5E79"/>
    <w:rsid w:val="00AB7EE3"/>
    <w:rsid w:val="00AB7F88"/>
    <w:rsid w:val="00AC2277"/>
    <w:rsid w:val="00AC3670"/>
    <w:rsid w:val="00AC45FF"/>
    <w:rsid w:val="00AC5B70"/>
    <w:rsid w:val="00AC5F8F"/>
    <w:rsid w:val="00AD0F09"/>
    <w:rsid w:val="00AD478E"/>
    <w:rsid w:val="00AD67AE"/>
    <w:rsid w:val="00AD7154"/>
    <w:rsid w:val="00AE51A2"/>
    <w:rsid w:val="00AF0B8A"/>
    <w:rsid w:val="00AF1A1D"/>
    <w:rsid w:val="00AF6BD0"/>
    <w:rsid w:val="00AF6E1C"/>
    <w:rsid w:val="00B007AA"/>
    <w:rsid w:val="00B00D53"/>
    <w:rsid w:val="00B010B5"/>
    <w:rsid w:val="00B0433B"/>
    <w:rsid w:val="00B14E66"/>
    <w:rsid w:val="00B15769"/>
    <w:rsid w:val="00B16C17"/>
    <w:rsid w:val="00B16F09"/>
    <w:rsid w:val="00B2297C"/>
    <w:rsid w:val="00B2487F"/>
    <w:rsid w:val="00B252AC"/>
    <w:rsid w:val="00B30113"/>
    <w:rsid w:val="00B30756"/>
    <w:rsid w:val="00B30CAE"/>
    <w:rsid w:val="00B313E8"/>
    <w:rsid w:val="00B35503"/>
    <w:rsid w:val="00B43166"/>
    <w:rsid w:val="00B4785D"/>
    <w:rsid w:val="00B5012C"/>
    <w:rsid w:val="00B5549C"/>
    <w:rsid w:val="00B579F5"/>
    <w:rsid w:val="00B65FF5"/>
    <w:rsid w:val="00B67A03"/>
    <w:rsid w:val="00B716FC"/>
    <w:rsid w:val="00B71856"/>
    <w:rsid w:val="00B827E5"/>
    <w:rsid w:val="00B83A5A"/>
    <w:rsid w:val="00B83CE2"/>
    <w:rsid w:val="00B85090"/>
    <w:rsid w:val="00B87BF8"/>
    <w:rsid w:val="00B87F6B"/>
    <w:rsid w:val="00B9315B"/>
    <w:rsid w:val="00BA1FBB"/>
    <w:rsid w:val="00BA57EF"/>
    <w:rsid w:val="00BB04D9"/>
    <w:rsid w:val="00BB0E6D"/>
    <w:rsid w:val="00BC1FFC"/>
    <w:rsid w:val="00BC2DD0"/>
    <w:rsid w:val="00BC464C"/>
    <w:rsid w:val="00BC5AA2"/>
    <w:rsid w:val="00BC6017"/>
    <w:rsid w:val="00BD28D5"/>
    <w:rsid w:val="00BD3F85"/>
    <w:rsid w:val="00BD663F"/>
    <w:rsid w:val="00BD7086"/>
    <w:rsid w:val="00BE1150"/>
    <w:rsid w:val="00BE133A"/>
    <w:rsid w:val="00BE2BB0"/>
    <w:rsid w:val="00BE47B3"/>
    <w:rsid w:val="00BE4AA5"/>
    <w:rsid w:val="00BF0D3C"/>
    <w:rsid w:val="00BF30A4"/>
    <w:rsid w:val="00C023E1"/>
    <w:rsid w:val="00C027C4"/>
    <w:rsid w:val="00C02A83"/>
    <w:rsid w:val="00C04393"/>
    <w:rsid w:val="00C058B5"/>
    <w:rsid w:val="00C12A48"/>
    <w:rsid w:val="00C17C7D"/>
    <w:rsid w:val="00C32020"/>
    <w:rsid w:val="00C35771"/>
    <w:rsid w:val="00C44990"/>
    <w:rsid w:val="00C530AE"/>
    <w:rsid w:val="00C53175"/>
    <w:rsid w:val="00C61F90"/>
    <w:rsid w:val="00C633A2"/>
    <w:rsid w:val="00C65E5F"/>
    <w:rsid w:val="00C708A0"/>
    <w:rsid w:val="00C70EFA"/>
    <w:rsid w:val="00C751EF"/>
    <w:rsid w:val="00C82A0E"/>
    <w:rsid w:val="00C83A93"/>
    <w:rsid w:val="00C83D01"/>
    <w:rsid w:val="00C84D93"/>
    <w:rsid w:val="00C861DD"/>
    <w:rsid w:val="00C865F9"/>
    <w:rsid w:val="00C91B24"/>
    <w:rsid w:val="00C91DE6"/>
    <w:rsid w:val="00C9464D"/>
    <w:rsid w:val="00C957A5"/>
    <w:rsid w:val="00C962BB"/>
    <w:rsid w:val="00CA2172"/>
    <w:rsid w:val="00CA3E2B"/>
    <w:rsid w:val="00CA7311"/>
    <w:rsid w:val="00CB3EC4"/>
    <w:rsid w:val="00CB49FE"/>
    <w:rsid w:val="00CB7D2C"/>
    <w:rsid w:val="00CC2457"/>
    <w:rsid w:val="00CC42A4"/>
    <w:rsid w:val="00CD223A"/>
    <w:rsid w:val="00CD4115"/>
    <w:rsid w:val="00CE3746"/>
    <w:rsid w:val="00CF0125"/>
    <w:rsid w:val="00CF3CE6"/>
    <w:rsid w:val="00D014F2"/>
    <w:rsid w:val="00D0163A"/>
    <w:rsid w:val="00D01A1A"/>
    <w:rsid w:val="00D01BA2"/>
    <w:rsid w:val="00D049A1"/>
    <w:rsid w:val="00D07853"/>
    <w:rsid w:val="00D07B14"/>
    <w:rsid w:val="00D122F5"/>
    <w:rsid w:val="00D15676"/>
    <w:rsid w:val="00D15FA0"/>
    <w:rsid w:val="00D172A1"/>
    <w:rsid w:val="00D20804"/>
    <w:rsid w:val="00D20DB7"/>
    <w:rsid w:val="00D22C45"/>
    <w:rsid w:val="00D23C30"/>
    <w:rsid w:val="00D323B6"/>
    <w:rsid w:val="00D329FC"/>
    <w:rsid w:val="00D409AB"/>
    <w:rsid w:val="00D44528"/>
    <w:rsid w:val="00D44677"/>
    <w:rsid w:val="00D45C98"/>
    <w:rsid w:val="00D467F1"/>
    <w:rsid w:val="00D504FB"/>
    <w:rsid w:val="00D51735"/>
    <w:rsid w:val="00D52E80"/>
    <w:rsid w:val="00D54C55"/>
    <w:rsid w:val="00D55BE7"/>
    <w:rsid w:val="00D564EE"/>
    <w:rsid w:val="00D60A14"/>
    <w:rsid w:val="00D61173"/>
    <w:rsid w:val="00D62129"/>
    <w:rsid w:val="00D63B20"/>
    <w:rsid w:val="00D66918"/>
    <w:rsid w:val="00D67294"/>
    <w:rsid w:val="00D75B46"/>
    <w:rsid w:val="00D7666E"/>
    <w:rsid w:val="00D77D51"/>
    <w:rsid w:val="00D803FF"/>
    <w:rsid w:val="00D80EC2"/>
    <w:rsid w:val="00D81AFD"/>
    <w:rsid w:val="00D841A5"/>
    <w:rsid w:val="00D87DBB"/>
    <w:rsid w:val="00D90CE8"/>
    <w:rsid w:val="00D93748"/>
    <w:rsid w:val="00D94B4B"/>
    <w:rsid w:val="00D95EC7"/>
    <w:rsid w:val="00DA316C"/>
    <w:rsid w:val="00DB6E81"/>
    <w:rsid w:val="00DB72BA"/>
    <w:rsid w:val="00DB799E"/>
    <w:rsid w:val="00DC15F3"/>
    <w:rsid w:val="00DC3345"/>
    <w:rsid w:val="00DD106D"/>
    <w:rsid w:val="00DD43E3"/>
    <w:rsid w:val="00DD5352"/>
    <w:rsid w:val="00DE4507"/>
    <w:rsid w:val="00DF1410"/>
    <w:rsid w:val="00E01C76"/>
    <w:rsid w:val="00E04EE5"/>
    <w:rsid w:val="00E156D0"/>
    <w:rsid w:val="00E2172E"/>
    <w:rsid w:val="00E240BD"/>
    <w:rsid w:val="00E27400"/>
    <w:rsid w:val="00E27B11"/>
    <w:rsid w:val="00E31934"/>
    <w:rsid w:val="00E32FF9"/>
    <w:rsid w:val="00E338B5"/>
    <w:rsid w:val="00E34C48"/>
    <w:rsid w:val="00E35CFB"/>
    <w:rsid w:val="00E37935"/>
    <w:rsid w:val="00E41CC6"/>
    <w:rsid w:val="00E42A47"/>
    <w:rsid w:val="00E43574"/>
    <w:rsid w:val="00E52C5D"/>
    <w:rsid w:val="00E56BED"/>
    <w:rsid w:val="00E61E8E"/>
    <w:rsid w:val="00E666AB"/>
    <w:rsid w:val="00E671A1"/>
    <w:rsid w:val="00E67AB0"/>
    <w:rsid w:val="00E7015C"/>
    <w:rsid w:val="00E720AB"/>
    <w:rsid w:val="00E725C1"/>
    <w:rsid w:val="00E72816"/>
    <w:rsid w:val="00E731C4"/>
    <w:rsid w:val="00E75502"/>
    <w:rsid w:val="00E80303"/>
    <w:rsid w:val="00E810A4"/>
    <w:rsid w:val="00E81B5B"/>
    <w:rsid w:val="00E81CF0"/>
    <w:rsid w:val="00E949C5"/>
    <w:rsid w:val="00E979A9"/>
    <w:rsid w:val="00EA0AAA"/>
    <w:rsid w:val="00EA0E60"/>
    <w:rsid w:val="00EA1BBC"/>
    <w:rsid w:val="00EA28FD"/>
    <w:rsid w:val="00EA2F1F"/>
    <w:rsid w:val="00EA3D6F"/>
    <w:rsid w:val="00EA6308"/>
    <w:rsid w:val="00EB52C6"/>
    <w:rsid w:val="00EB6476"/>
    <w:rsid w:val="00EB7861"/>
    <w:rsid w:val="00EC1F33"/>
    <w:rsid w:val="00EC795A"/>
    <w:rsid w:val="00EC7C66"/>
    <w:rsid w:val="00EC7CC0"/>
    <w:rsid w:val="00ED0162"/>
    <w:rsid w:val="00ED568E"/>
    <w:rsid w:val="00ED6044"/>
    <w:rsid w:val="00EE3BB6"/>
    <w:rsid w:val="00EE6917"/>
    <w:rsid w:val="00EF2D47"/>
    <w:rsid w:val="00EF4810"/>
    <w:rsid w:val="00EF4F3F"/>
    <w:rsid w:val="00EF73F9"/>
    <w:rsid w:val="00F03FD0"/>
    <w:rsid w:val="00F04BA1"/>
    <w:rsid w:val="00F05F03"/>
    <w:rsid w:val="00F0605F"/>
    <w:rsid w:val="00F07390"/>
    <w:rsid w:val="00F12152"/>
    <w:rsid w:val="00F16EE9"/>
    <w:rsid w:val="00F20573"/>
    <w:rsid w:val="00F2092C"/>
    <w:rsid w:val="00F23823"/>
    <w:rsid w:val="00F25E5F"/>
    <w:rsid w:val="00F3051B"/>
    <w:rsid w:val="00F31AF7"/>
    <w:rsid w:val="00F33540"/>
    <w:rsid w:val="00F348DD"/>
    <w:rsid w:val="00F36023"/>
    <w:rsid w:val="00F40EC4"/>
    <w:rsid w:val="00F466D2"/>
    <w:rsid w:val="00F47DF8"/>
    <w:rsid w:val="00F5501C"/>
    <w:rsid w:val="00F6282D"/>
    <w:rsid w:val="00F633E0"/>
    <w:rsid w:val="00F647FB"/>
    <w:rsid w:val="00F64F05"/>
    <w:rsid w:val="00F656BB"/>
    <w:rsid w:val="00F674EA"/>
    <w:rsid w:val="00F71855"/>
    <w:rsid w:val="00F71BA2"/>
    <w:rsid w:val="00F734DF"/>
    <w:rsid w:val="00F73593"/>
    <w:rsid w:val="00F77684"/>
    <w:rsid w:val="00F77D1F"/>
    <w:rsid w:val="00F81FC3"/>
    <w:rsid w:val="00F827A0"/>
    <w:rsid w:val="00F87861"/>
    <w:rsid w:val="00F918F3"/>
    <w:rsid w:val="00F93A76"/>
    <w:rsid w:val="00F94970"/>
    <w:rsid w:val="00F9623B"/>
    <w:rsid w:val="00FA0CAB"/>
    <w:rsid w:val="00FA2E9F"/>
    <w:rsid w:val="00FA5906"/>
    <w:rsid w:val="00FA7564"/>
    <w:rsid w:val="00FB0299"/>
    <w:rsid w:val="00FB1E68"/>
    <w:rsid w:val="00FB388C"/>
    <w:rsid w:val="00FB4114"/>
    <w:rsid w:val="00FB44C2"/>
    <w:rsid w:val="00FB4EC3"/>
    <w:rsid w:val="00FB6222"/>
    <w:rsid w:val="00FB7EF3"/>
    <w:rsid w:val="00FC5AB8"/>
    <w:rsid w:val="00FC5ADA"/>
    <w:rsid w:val="00FD6B40"/>
    <w:rsid w:val="00FE0BA9"/>
    <w:rsid w:val="00FE3671"/>
    <w:rsid w:val="00FF31EC"/>
    <w:rsid w:val="00FF4E8B"/>
    <w:rsid w:val="00FF5897"/>
    <w:rsid w:val="00FF5F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2A282FF"/>
  <w15:chartTrackingRefBased/>
  <w15:docId w15:val="{72AEE1F2-1EC5-4E6F-BF8B-11006940D6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Plain Text" w:uiPriority="99"/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3C3145"/>
  </w:style>
  <w:style w:type="paragraph" w:styleId="Heading1">
    <w:name w:val="heading 1"/>
    <w:basedOn w:val="Normal"/>
    <w:next w:val="Normal"/>
    <w:link w:val="Heading1Char"/>
    <w:qFormat/>
    <w:rsid w:val="0047736C"/>
    <w:pPr>
      <w:keepNext/>
      <w:spacing w:before="240" w:after="60"/>
      <w:outlineLvl w:val="0"/>
    </w:pPr>
    <w:rPr>
      <w:rFonts w:ascii="Calibri Light" w:hAnsi="Calibri Light"/>
      <w:b/>
      <w:bCs/>
      <w:kern w:val="32"/>
      <w:sz w:val="32"/>
      <w:szCs w:val="32"/>
    </w:rPr>
  </w:style>
  <w:style w:type="paragraph" w:styleId="Heading5">
    <w:name w:val="heading 5"/>
    <w:basedOn w:val="Normal"/>
    <w:next w:val="Normal"/>
    <w:qFormat/>
    <w:rsid w:val="003C3145"/>
    <w:pPr>
      <w:keepNext/>
      <w:ind w:firstLine="720"/>
      <w:jc w:val="center"/>
      <w:outlineLvl w:val="4"/>
    </w:pPr>
    <w:rPr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rsid w:val="003C3145"/>
    <w:pPr>
      <w:ind w:right="-720"/>
      <w:jc w:val="center"/>
    </w:pPr>
    <w:rPr>
      <w:b/>
      <w:sz w:val="24"/>
    </w:rPr>
  </w:style>
  <w:style w:type="table" w:styleId="TableGrid">
    <w:name w:val="Table Grid"/>
    <w:basedOn w:val="TableNormal"/>
    <w:rsid w:val="001F09B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rsid w:val="006148FC"/>
    <w:pPr>
      <w:tabs>
        <w:tab w:val="center" w:pos="4320"/>
        <w:tab w:val="right" w:pos="8640"/>
      </w:tabs>
    </w:pPr>
    <w:rPr>
      <w:rFonts w:ascii="Univers" w:hAnsi="Univers"/>
      <w:sz w:val="24"/>
    </w:rPr>
  </w:style>
  <w:style w:type="paragraph" w:styleId="BlockText">
    <w:name w:val="Block Text"/>
    <w:basedOn w:val="Normal"/>
    <w:rsid w:val="00FA7564"/>
    <w:pPr>
      <w:ind w:left="1440" w:right="-720" w:hanging="1440"/>
    </w:pPr>
    <w:rPr>
      <w:sz w:val="24"/>
    </w:rPr>
  </w:style>
  <w:style w:type="paragraph" w:styleId="ListParagraph">
    <w:name w:val="List Paragraph"/>
    <w:basedOn w:val="Normal"/>
    <w:uiPriority w:val="34"/>
    <w:qFormat/>
    <w:rsid w:val="00D20DB7"/>
    <w:pPr>
      <w:bidi/>
      <w:spacing w:after="200" w:line="276" w:lineRule="auto"/>
      <w:ind w:left="720"/>
      <w:contextualSpacing/>
    </w:pPr>
    <w:rPr>
      <w:rFonts w:ascii="Calibri" w:eastAsia="Calibri" w:hAnsi="Calibri" w:cs="Arial"/>
      <w:sz w:val="22"/>
      <w:szCs w:val="22"/>
    </w:rPr>
  </w:style>
  <w:style w:type="paragraph" w:styleId="BalloonText">
    <w:name w:val="Balloon Text"/>
    <w:basedOn w:val="Normal"/>
    <w:link w:val="BalloonTextChar"/>
    <w:rsid w:val="00EC7C6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rsid w:val="00EC7C66"/>
    <w:rPr>
      <w:rFonts w:ascii="Segoe UI" w:hAnsi="Segoe UI" w:cs="Segoe UI"/>
      <w:sz w:val="18"/>
      <w:szCs w:val="18"/>
    </w:rPr>
  </w:style>
  <w:style w:type="paragraph" w:styleId="PlainText">
    <w:name w:val="Plain Text"/>
    <w:basedOn w:val="Normal"/>
    <w:link w:val="PlainTextChar"/>
    <w:uiPriority w:val="99"/>
    <w:unhideWhenUsed/>
    <w:rsid w:val="00AD7154"/>
    <w:rPr>
      <w:rFonts w:ascii="Calibri" w:eastAsia="Calibri" w:hAnsi="Calibri" w:cs="Arial"/>
      <w:sz w:val="22"/>
      <w:szCs w:val="21"/>
    </w:rPr>
  </w:style>
  <w:style w:type="character" w:customStyle="1" w:styleId="PlainTextChar">
    <w:name w:val="Plain Text Char"/>
    <w:link w:val="PlainText"/>
    <w:uiPriority w:val="99"/>
    <w:rsid w:val="00AD7154"/>
    <w:rPr>
      <w:rFonts w:ascii="Calibri" w:eastAsia="Calibri" w:hAnsi="Calibri" w:cs="Arial"/>
      <w:sz w:val="22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4115DA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4115DA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4115DA"/>
    <w:rPr>
      <w:noProof/>
    </w:rPr>
  </w:style>
  <w:style w:type="character" w:customStyle="1" w:styleId="EndNoteBibliographyChar">
    <w:name w:val="EndNote Bibliography Char"/>
    <w:link w:val="EndNoteBibliography"/>
    <w:rsid w:val="004115DA"/>
    <w:rPr>
      <w:noProof/>
    </w:rPr>
  </w:style>
  <w:style w:type="character" w:styleId="Emphasis">
    <w:name w:val="Emphasis"/>
    <w:qFormat/>
    <w:rsid w:val="0047736C"/>
    <w:rPr>
      <w:i/>
      <w:iCs/>
    </w:rPr>
  </w:style>
  <w:style w:type="character" w:customStyle="1" w:styleId="Heading1Char">
    <w:name w:val="Heading 1 Char"/>
    <w:link w:val="Heading1"/>
    <w:rsid w:val="0047736C"/>
    <w:rPr>
      <w:rFonts w:ascii="Calibri Light" w:eastAsia="Times New Roman" w:hAnsi="Calibri Light" w:cs="Times New Roman"/>
      <w:b/>
      <w:bCs/>
      <w:kern w:val="32"/>
      <w:sz w:val="32"/>
      <w:szCs w:val="32"/>
    </w:rPr>
  </w:style>
  <w:style w:type="paragraph" w:styleId="NormalWeb">
    <w:name w:val="Normal (Web)"/>
    <w:basedOn w:val="Normal"/>
    <w:uiPriority w:val="99"/>
    <w:unhideWhenUsed/>
    <w:rsid w:val="00DE4507"/>
    <w:pPr>
      <w:spacing w:before="100" w:beforeAutospacing="1" w:after="100" w:afterAutospacing="1"/>
    </w:pPr>
    <w:rPr>
      <w:sz w:val="24"/>
      <w:szCs w:val="24"/>
    </w:rPr>
  </w:style>
  <w:style w:type="character" w:styleId="Hyperlink">
    <w:name w:val="Hyperlink"/>
    <w:uiPriority w:val="99"/>
    <w:unhideWhenUsed/>
    <w:rsid w:val="00800A8B"/>
    <w:rPr>
      <w:color w:val="0000FF"/>
      <w:u w:val="single"/>
    </w:rPr>
  </w:style>
  <w:style w:type="paragraph" w:styleId="Footer">
    <w:name w:val="footer"/>
    <w:basedOn w:val="Normal"/>
    <w:link w:val="FooterChar"/>
    <w:rsid w:val="00BA57E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BA57EF"/>
  </w:style>
  <w:style w:type="character" w:customStyle="1" w:styleId="HeaderChar">
    <w:name w:val="Header Char"/>
    <w:link w:val="Header"/>
    <w:uiPriority w:val="99"/>
    <w:rsid w:val="00BA57EF"/>
    <w:rPr>
      <w:rFonts w:ascii="Univers" w:hAnsi="Univers"/>
      <w:sz w:val="24"/>
    </w:rPr>
  </w:style>
  <w:style w:type="paragraph" w:customStyle="1" w:styleId="Title2">
    <w:name w:val="Title 2"/>
    <w:basedOn w:val="Normal"/>
    <w:link w:val="Title2Char"/>
    <w:uiPriority w:val="1"/>
    <w:qFormat/>
    <w:rsid w:val="00C44990"/>
    <w:pPr>
      <w:spacing w:line="480" w:lineRule="auto"/>
      <w:jc w:val="center"/>
    </w:pPr>
    <w:rPr>
      <w:rFonts w:asciiTheme="minorHAnsi" w:eastAsiaTheme="minorEastAsia" w:hAnsiTheme="minorHAnsi" w:cstheme="minorBidi"/>
      <w:kern w:val="24"/>
      <w:sz w:val="24"/>
      <w:szCs w:val="24"/>
      <w:lang w:eastAsia="ja-JP"/>
    </w:rPr>
  </w:style>
  <w:style w:type="character" w:customStyle="1" w:styleId="Title2Char">
    <w:name w:val="Title 2 Char"/>
    <w:basedOn w:val="DefaultParagraphFont"/>
    <w:link w:val="Title2"/>
    <w:uiPriority w:val="1"/>
    <w:rsid w:val="00C44990"/>
    <w:rPr>
      <w:rFonts w:asciiTheme="minorHAnsi" w:eastAsiaTheme="minorEastAsia" w:hAnsiTheme="minorHAnsi" w:cstheme="minorBidi"/>
      <w:kern w:val="24"/>
      <w:sz w:val="24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974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17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823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9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32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79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0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18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33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77/13591053241249634" TargetMode="External"/><Relationship Id="rId13" Type="http://schemas.openxmlformats.org/officeDocument/2006/relationships/customXml" Target="../customXml/item2.xml"/><Relationship Id="rId3" Type="http://schemas.openxmlformats.org/officeDocument/2006/relationships/settings" Target="settings.xml"/><Relationship Id="rId7" Type="http://schemas.openxmlformats.org/officeDocument/2006/relationships/hyperlink" Target="https://nam04.safelinks.protection.outlook.com/?url=http%3A%2F%2Fwww.cmhconference.com%2F&amp;data=02%7C01%7Cydal222%40uky.edu%7Cd1efd65370b547a5259508d822a51f2c%7C2b30530b69b64457b818481cb53d42ae%7C0%7C0%7C637297439876893665&amp;sdata=rrUKjp6Angux3gQb2MsmtNOnAIdEnXcHAMcQOhRp7Fc%3D&amp;reserved=0" TargetMode="External"/><Relationship Id="rId12" Type="http://schemas.openxmlformats.org/officeDocument/2006/relationships/customXml" Target="../customXml/item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Unknown Document Type" ma:contentTypeID="0x010104" ma:contentTypeVersion="0" ma:contentTypeDescription="" ma:contentTypeScope="" ma:versionID="05d83ceaa0bbd2e3bc716e6e66bd857a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b3d69fe45253d5ff147bb69036b756a7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3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D51297C-B011-439E-8B9E-3D41BA6A3160}"/>
</file>

<file path=customXml/itemProps2.xml><?xml version="1.0" encoding="utf-8"?>
<ds:datastoreItem xmlns:ds="http://schemas.openxmlformats.org/officeDocument/2006/customXml" ds:itemID="{DA5FFF48-4596-42BE-932C-6BDBEB897BF9}"/>
</file>

<file path=customXml/itemProps3.xml><?xml version="1.0" encoding="utf-8"?>
<ds:datastoreItem xmlns:ds="http://schemas.openxmlformats.org/officeDocument/2006/customXml" ds:itemID="{52641C2D-46AB-40B2-A22D-EF2FAE3B0CDE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112</Words>
  <Characters>13604</Characters>
  <Application>Microsoft Office Word</Application>
  <DocSecurity>0</DocSecurity>
  <Lines>591</Lines>
  <Paragraphs>2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urriculum Vitae</vt:lpstr>
    </vt:vector>
  </TitlesOfParts>
  <Company>MCIS University of Kentucky</Company>
  <LinksUpToDate>false</LinksUpToDate>
  <CharactersWithSpaces>15459</CharactersWithSpaces>
  <SharedDoc>false</SharedDoc>
  <HLinks>
    <vt:vector size="6" baseType="variant">
      <vt:variant>
        <vt:i4>2490468</vt:i4>
      </vt:variant>
      <vt:variant>
        <vt:i4>0</vt:i4>
      </vt:variant>
      <vt:variant>
        <vt:i4>0</vt:i4>
      </vt:variant>
      <vt:variant>
        <vt:i4>5</vt:i4>
      </vt:variant>
      <vt:variant>
        <vt:lpwstr>https://nam04.safelinks.protection.outlook.com/?url=http%3A%2F%2Fwww.cmhconference.com%2F&amp;data=02%7C01%7Cydal222%40uky.edu%7Cd1efd65370b547a5259508d822a51f2c%7C2b30530b69b64457b818481cb53d42ae%7C0%7C0%7C637297439876893665&amp;sdata=rrUKjp6Angux3gQb2MsmtNOnAIdEnXcHAMcQOhRp7Fc%3D&amp;reserved=0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urriculum Vitae</dc:title>
  <dc:subject/>
  <dc:creator>skfraz2</dc:creator>
  <cp:keywords/>
  <cp:lastModifiedBy>Yazan Almrayat</cp:lastModifiedBy>
  <cp:revision>2</cp:revision>
  <cp:lastPrinted>2024-05-23T14:33:00Z</cp:lastPrinted>
  <dcterms:created xsi:type="dcterms:W3CDTF">2025-01-28T19:29:00Z</dcterms:created>
  <dcterms:modified xsi:type="dcterms:W3CDTF">2025-01-28T19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007b3f6f1758b0fbe877e8cdfc9c9819cd0d4e286c667410b0b943539ab37d2</vt:lpwstr>
  </property>
</Properties>
</file>